
<file path=[Content_Types].xml><?xml version="1.0" encoding="utf-8"?>
<Types xmlns="http://schemas.openxmlformats.org/package/2006/content-types">
  <Default Extension="rels" ContentType="application/vnd.openxmlformats-package.relationships+xml"/>
  <Default Extension="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 = '1.0' encoding = 'UTF-8' standalone = '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F7B66" w:rsidRDefault="00AA6728" w:rsidP="00B861E6">
      <w:pPr>
        <w:spacing w:line="240" w:lineRule="auto"/>
        <w:rPr>
          <w:rFonts w:cs="Times New Roman"/>
          <w:sz w:val="28"/>
          <w:szCs w:val="28"/>
        </w:rPr>
      </w:pPr>
      <w:r w:rsidRPr="00B861E6">
        <w:rPr>
          <w:rFonts w:cs="Times New Roman"/>
          <w:sz w:val="28"/>
          <w:szCs w:val="28"/>
        </w:rPr>
        <w:t>A Method for Verifying Integrity &amp; Authenticating Digital Media</w:t>
      </w:r>
    </w:p>
    <w:p w:rsidR="00517939" w:rsidRPr="00B861E6" w:rsidRDefault="00517939" w:rsidP="00B861E6">
      <w:pPr>
        <w:spacing w:line="240" w:lineRule="auto"/>
        <w:rPr>
          <w:rFonts w:cs="Times New Roman"/>
          <w:sz w:val="28"/>
          <w:szCs w:val="28"/>
        </w:rPr>
      </w:pPr>
      <w:r>
        <w:rPr>
          <w:rFonts w:cs="Times New Roman"/>
          <w:sz w:val="28"/>
          <w:szCs w:val="28"/>
        </w:rPr>
        <w:t>Supplementary Material</w:t>
      </w:r>
    </w:p>
    <w:p w:rsidR="00EC3428" w:rsidRPr="00B861E6" w:rsidRDefault="00EC3428" w:rsidP="00344491">
      <w:pPr>
        <w:spacing w:after="0" w:line="240" w:lineRule="auto"/>
        <w:rPr>
          <w:rFonts w:cs="Times New Roman"/>
          <w:sz w:val="22"/>
          <w:lang w:val="en-GB"/>
        </w:rPr>
      </w:pPr>
      <w:r>
        <w:rPr>
          <w:rFonts w:cs="Times New Roman"/>
          <w:sz w:val="22"/>
          <w:szCs w:val="40"/>
          <w:lang w:val="en-GB"/>
        </w:rPr>
        <w:br/>
      </w:r>
      <w:bookmarkStart w:id="0" w:name="_GoBack"/>
      <w:bookmarkEnd w:id="0"/>
    </w:p>
    <w:p w:rsidR="00EC3428" w:rsidRPr="00EC3428" w:rsidRDefault="00EC3428" w:rsidP="00EC3428">
      <w:pPr>
        <w:spacing w:line="240" w:lineRule="auto"/>
        <w:jc w:val="both"/>
        <w:rPr>
          <w:rFonts w:cs="Times New Roman"/>
          <w:sz w:val="40"/>
          <w:szCs w:val="40"/>
        </w:rPr>
      </w:pPr>
    </w:p>
    <w:p w:rsidR="00596FAC" w:rsidRDefault="00596FAC" w:rsidP="00596FAC">
      <w:pPr>
        <w:pStyle w:val="Heading1"/>
      </w:pPr>
      <w:r>
        <w:t>Metadata</w:t>
      </w:r>
    </w:p>
    <w:p w:rsidR="00B97968" w:rsidRPr="00EC3428" w:rsidRDefault="00596FAC" w:rsidP="00EC3428">
      <w:pPr>
        <w:spacing w:line="240" w:lineRule="auto"/>
        <w:jc w:val="both"/>
        <w:rPr>
          <w:rFonts w:cs="Times New Roman"/>
        </w:rPr>
      </w:pPr>
      <w:r>
        <w:rPr>
          <w:rFonts w:cs="Times New Roman"/>
        </w:rPr>
        <w:br/>
        <w:t>M</w:t>
      </w:r>
      <w:r w:rsidR="00B97968" w:rsidRPr="00EC3428">
        <w:rPr>
          <w:rFonts w:cs="Times New Roman"/>
        </w:rPr>
        <w:t xml:space="preserve">etadata </w:t>
      </w:r>
      <w:r>
        <w:rPr>
          <w:rFonts w:cs="Times New Roman"/>
        </w:rPr>
        <w:t xml:space="preserve">is </w:t>
      </w:r>
      <w:r w:rsidR="00B97968" w:rsidRPr="00EC3428">
        <w:rPr>
          <w:rFonts w:cs="Times New Roman"/>
        </w:rPr>
        <w:t>a set of data that describes and gives information about other data</w:t>
      </w:r>
      <w:r>
        <w:rPr>
          <w:rFonts w:cs="Times New Roman"/>
        </w:rPr>
        <w:t>.</w:t>
      </w:r>
      <w:r w:rsidR="00CA1887">
        <w:rPr>
          <w:rFonts w:cs="Times New Roman"/>
        </w:rPr>
        <w:t xml:space="preserve"> </w:t>
      </w:r>
      <w:r>
        <w:rPr>
          <w:rFonts w:cs="Times New Roman"/>
        </w:rPr>
        <w:t>I</w:t>
      </w:r>
      <w:r w:rsidR="00B97968" w:rsidRPr="00EC3428">
        <w:rPr>
          <w:rFonts w:cs="Times New Roman"/>
        </w:rPr>
        <w:t>f metadata is to be useful it must have structure which implies a formal specification of how the data is to be ordered and interpreted</w:t>
      </w:r>
      <w:r>
        <w:rPr>
          <w:rFonts w:cs="Times New Roman"/>
        </w:rPr>
        <w:t xml:space="preserve">.  </w:t>
      </w:r>
      <w:r w:rsidR="00B97968" w:rsidRPr="00EC3428">
        <w:rPr>
          <w:rFonts w:cs="Times New Roman"/>
        </w:rPr>
        <w:t xml:space="preserve">Metadata can apply to different objects within one instance. For </w:t>
      </w:r>
      <w:r w:rsidR="007F6B79" w:rsidRPr="00EC3428">
        <w:rPr>
          <w:rFonts w:cs="Times New Roman"/>
        </w:rPr>
        <w:t>example,</w:t>
      </w:r>
      <w:r w:rsidR="00D74E62" w:rsidRPr="00EC3428">
        <w:rPr>
          <w:rFonts w:cs="Times New Roman"/>
        </w:rPr>
        <w:t xml:space="preserve"> an operating system (OS) will hold metadata about </w:t>
      </w:r>
      <w:r w:rsidR="00B97968" w:rsidRPr="00EC3428">
        <w:rPr>
          <w:rFonts w:cs="Times New Roman"/>
        </w:rPr>
        <w:t xml:space="preserve">a document </w:t>
      </w:r>
      <w:r w:rsidR="00D74E62" w:rsidRPr="00EC3428">
        <w:rPr>
          <w:rFonts w:cs="Times New Roman"/>
        </w:rPr>
        <w:t xml:space="preserve">as a </w:t>
      </w:r>
      <w:r w:rsidR="00D74E62" w:rsidRPr="00EC3428">
        <w:rPr>
          <w:rFonts w:cs="Times New Roman"/>
          <w:i/>
        </w:rPr>
        <w:t>file</w:t>
      </w:r>
      <w:r w:rsidR="00D74E62" w:rsidRPr="00EC3428">
        <w:rPr>
          <w:rFonts w:cs="Times New Roman"/>
        </w:rPr>
        <w:t xml:space="preserve"> object </w:t>
      </w:r>
      <w:r w:rsidR="00B97968" w:rsidRPr="00EC3428">
        <w:rPr>
          <w:rFonts w:cs="Times New Roman"/>
        </w:rPr>
        <w:t>such as its size or location on the disk</w:t>
      </w:r>
      <w:r w:rsidR="00D75DF8" w:rsidRPr="00EC3428">
        <w:rPr>
          <w:rFonts w:cs="Times New Roman"/>
        </w:rPr>
        <w:t xml:space="preserve">.  Information about such file attributes will </w:t>
      </w:r>
      <w:r w:rsidR="00D74E62" w:rsidRPr="00EC3428">
        <w:rPr>
          <w:rFonts w:cs="Times New Roman"/>
        </w:rPr>
        <w:t>generally</w:t>
      </w:r>
      <w:r w:rsidR="00D75DF8" w:rsidRPr="00EC3428">
        <w:rPr>
          <w:rFonts w:cs="Times New Roman"/>
        </w:rPr>
        <w:t xml:space="preserve"> </w:t>
      </w:r>
      <w:r w:rsidR="00D74E62" w:rsidRPr="00EC3428">
        <w:rPr>
          <w:rFonts w:cs="Times New Roman"/>
        </w:rPr>
        <w:t>b</w:t>
      </w:r>
      <w:r w:rsidR="00D75DF8" w:rsidRPr="00EC3428">
        <w:rPr>
          <w:rFonts w:cs="Times New Roman"/>
        </w:rPr>
        <w:t>e stored externally to the file</w:t>
      </w:r>
      <w:r w:rsidR="00D74E62" w:rsidRPr="00EC3428">
        <w:rPr>
          <w:rFonts w:cs="Times New Roman"/>
        </w:rPr>
        <w:t xml:space="preserve"> and </w:t>
      </w:r>
      <w:r w:rsidR="00DD0504" w:rsidRPr="00EC3428">
        <w:rPr>
          <w:rFonts w:cs="Times New Roman"/>
        </w:rPr>
        <w:t>may not persist</w:t>
      </w:r>
      <w:r w:rsidR="00D74E62" w:rsidRPr="00EC3428">
        <w:rPr>
          <w:rFonts w:cs="Times New Roman"/>
        </w:rPr>
        <w:t xml:space="preserve"> when it is moved or copied to another </w:t>
      </w:r>
      <w:r w:rsidR="00DD0504" w:rsidRPr="00EC3428">
        <w:rPr>
          <w:rFonts w:cs="Times New Roman"/>
        </w:rPr>
        <w:t>file system</w:t>
      </w:r>
      <w:r w:rsidR="00D74E62" w:rsidRPr="00EC3428">
        <w:rPr>
          <w:rFonts w:cs="Times New Roman"/>
        </w:rPr>
        <w:t>.</w:t>
      </w:r>
      <w:r w:rsidR="00D75DF8" w:rsidRPr="00EC3428">
        <w:rPr>
          <w:rFonts w:cs="Times New Roman"/>
        </w:rPr>
        <w:t xml:space="preserve"> </w:t>
      </w:r>
      <w:r w:rsidR="00D74E62" w:rsidRPr="00EC3428">
        <w:rPr>
          <w:rFonts w:cs="Times New Roman"/>
        </w:rPr>
        <w:t xml:space="preserve">The </w:t>
      </w:r>
      <w:r w:rsidR="00D74E62" w:rsidRPr="00EC3428">
        <w:rPr>
          <w:rFonts w:cs="Times New Roman"/>
          <w:i/>
        </w:rPr>
        <w:t>document</w:t>
      </w:r>
      <w:r w:rsidR="00D74E62" w:rsidRPr="00EC3428">
        <w:rPr>
          <w:rFonts w:cs="Times New Roman"/>
        </w:rPr>
        <w:t xml:space="preserve"> itself</w:t>
      </w:r>
      <w:r w:rsidR="00D75DF8" w:rsidRPr="00EC3428">
        <w:rPr>
          <w:rFonts w:cs="Times New Roman"/>
        </w:rPr>
        <w:t xml:space="preserve"> may also contain internal information which travels with the document such as</w:t>
      </w:r>
      <w:r w:rsidR="00B97968" w:rsidRPr="00EC3428">
        <w:rPr>
          <w:rFonts w:cs="Times New Roman"/>
        </w:rPr>
        <w:t xml:space="preserve"> the number of words it contains</w:t>
      </w:r>
      <w:r w:rsidR="00D74E62" w:rsidRPr="00EC3428">
        <w:rPr>
          <w:rFonts w:cs="Times New Roman"/>
        </w:rPr>
        <w:t xml:space="preserve"> and who the author was</w:t>
      </w:r>
      <w:r w:rsidR="00B97968" w:rsidRPr="00EC3428">
        <w:rPr>
          <w:rFonts w:cs="Times New Roman"/>
        </w:rPr>
        <w:t xml:space="preserve">. An image file will typically contain </w:t>
      </w:r>
      <w:r w:rsidR="00D74E62" w:rsidRPr="00EC3428">
        <w:rPr>
          <w:rFonts w:cs="Times New Roman"/>
        </w:rPr>
        <w:t>internal meta</w:t>
      </w:r>
      <w:r w:rsidR="00B97968" w:rsidRPr="00EC3428">
        <w:rPr>
          <w:rFonts w:cs="Times New Roman"/>
        </w:rPr>
        <w:t xml:space="preserve">data about the </w:t>
      </w:r>
      <w:r w:rsidR="000071C3" w:rsidRPr="00EC3428">
        <w:rPr>
          <w:rFonts w:cs="Times New Roman"/>
          <w:i/>
        </w:rPr>
        <w:t>image</w:t>
      </w:r>
      <w:r w:rsidR="000071C3" w:rsidRPr="00EC3428">
        <w:rPr>
          <w:rFonts w:cs="Times New Roman"/>
        </w:rPr>
        <w:t xml:space="preserve"> object</w:t>
      </w:r>
      <w:r w:rsidR="00B97968" w:rsidRPr="00EC3428">
        <w:rPr>
          <w:rFonts w:cs="Times New Roman"/>
        </w:rPr>
        <w:t xml:space="preserve"> and the </w:t>
      </w:r>
      <w:r w:rsidR="00B97968" w:rsidRPr="00EC3428">
        <w:rPr>
          <w:rFonts w:cs="Times New Roman"/>
          <w:i/>
        </w:rPr>
        <w:t>device or software</w:t>
      </w:r>
      <w:r w:rsidR="00B97968" w:rsidRPr="00EC3428">
        <w:rPr>
          <w:rFonts w:cs="Times New Roman"/>
        </w:rPr>
        <w:t xml:space="preserve"> used to create it; if the device </w:t>
      </w:r>
      <w:r w:rsidR="00200302" w:rsidRPr="00EC3428">
        <w:rPr>
          <w:rFonts w:cs="Times New Roman"/>
        </w:rPr>
        <w:t>has</w:t>
      </w:r>
      <w:r w:rsidR="00B97968" w:rsidRPr="00EC3428">
        <w:rPr>
          <w:rFonts w:cs="Times New Roman"/>
        </w:rPr>
        <w:t xml:space="preserve"> </w:t>
      </w:r>
      <w:r w:rsidR="00200302" w:rsidRPr="00EC3428">
        <w:rPr>
          <w:rFonts w:cs="Times New Roman"/>
        </w:rPr>
        <w:t>a Global Positioning System (</w:t>
      </w:r>
      <w:r w:rsidR="00B97968" w:rsidRPr="00EC3428">
        <w:rPr>
          <w:rFonts w:cs="Times New Roman"/>
        </w:rPr>
        <w:t>GPS</w:t>
      </w:r>
      <w:r w:rsidR="00200302" w:rsidRPr="00EC3428">
        <w:rPr>
          <w:rFonts w:cs="Times New Roman"/>
        </w:rPr>
        <w:t>)</w:t>
      </w:r>
      <w:r w:rsidR="00B97968" w:rsidRPr="00EC3428">
        <w:rPr>
          <w:rFonts w:cs="Times New Roman"/>
        </w:rPr>
        <w:t xml:space="preserve"> enabled, it will also contain data about the </w:t>
      </w:r>
      <w:r w:rsidR="00B97968" w:rsidRPr="00EC3428">
        <w:rPr>
          <w:rFonts w:cs="Times New Roman"/>
          <w:i/>
        </w:rPr>
        <w:t>location</w:t>
      </w:r>
      <w:r w:rsidR="00B97968" w:rsidRPr="00EC3428">
        <w:rPr>
          <w:rFonts w:cs="Times New Roman"/>
        </w:rPr>
        <w:t xml:space="preserve"> where the image was created.</w:t>
      </w:r>
      <w:r w:rsidR="00D75DF8" w:rsidRPr="00EC3428">
        <w:rPr>
          <w:rFonts w:cs="Times New Roman"/>
        </w:rPr>
        <w:t xml:space="preserve"> </w:t>
      </w:r>
      <w:r w:rsidR="00CC0DB2">
        <w:rPr>
          <w:rFonts w:cs="Times New Roman"/>
        </w:rPr>
        <w:t xml:space="preserve"> </w:t>
      </w:r>
      <w:r w:rsidR="00B97968" w:rsidRPr="00EC3428">
        <w:rPr>
          <w:rFonts w:cs="Times New Roman"/>
        </w:rPr>
        <w:t xml:space="preserve">The United States National Information Standards Organization </w:t>
      </w:r>
      <w:r w:rsidR="00CA1887">
        <w:rPr>
          <w:rFonts w:cs="Times New Roman"/>
        </w:rPr>
        <w:t>[1]</w:t>
      </w:r>
      <w:r w:rsidR="00084B9C" w:rsidRPr="00EC3428">
        <w:rPr>
          <w:rFonts w:cs="Times New Roman"/>
        </w:rPr>
        <w:fldChar w:fldCharType="begin"/>
      </w:r>
      <w:r w:rsidR="00B97968" w:rsidRPr="00EC3428">
        <w:rPr>
          <w:rFonts w:cs="Times New Roman"/>
        </w:rPr>
        <w:instrText xml:space="preserve"> ADDIN ZOTERO_ITEM CSL_CITATION {"citationID":"17iua8gp4q","properties":{"formattedCitation":"(NISO 2004)","plainCitation":"(NISO 2004)"},"citationItems":[{"id":109,"uris":["http://zotero.org/users/2188024/items/F8P8VFP3"],"uri":["http://zotero.org/users/2188024/items/F8P8VFP3"],"itemData":{"id":109,"type":"article-journal","title":"Understanding metadata","container-title":"National Information Standards","volume":"20","author":[{"family":"NISO","given":""}],"issued":{"date-parts":[["2004"]]}}}],"schema":"https://github.com/citation-style-language/schema/raw/master/csl-citation.json"} </w:instrText>
      </w:r>
      <w:r w:rsidR="00084B9C" w:rsidRPr="00EC3428">
        <w:rPr>
          <w:rFonts w:cs="Times New Roman"/>
        </w:rPr>
        <w:fldChar w:fldCharType="separate"/>
      </w:r>
      <w:r w:rsidR="00084B9C" w:rsidRPr="00EC3428">
        <w:rPr>
          <w:rFonts w:cs="Times New Roman"/>
        </w:rPr>
        <w:fldChar w:fldCharType="end"/>
      </w:r>
      <w:r w:rsidR="009563E4" w:rsidRPr="00EC3428">
        <w:rPr>
          <w:rFonts w:cs="Times New Roman"/>
        </w:rPr>
        <w:t xml:space="preserve"> </w:t>
      </w:r>
      <w:r w:rsidR="00B97968" w:rsidRPr="00EC3428">
        <w:rPr>
          <w:rFonts w:cs="Times New Roman"/>
        </w:rPr>
        <w:t xml:space="preserve">has defined </w:t>
      </w:r>
      <w:r w:rsidR="002F1A1D" w:rsidRPr="00EC3428">
        <w:rPr>
          <w:rFonts w:cs="Times New Roman"/>
        </w:rPr>
        <w:t>three broad</w:t>
      </w:r>
      <w:r w:rsidR="00B97968" w:rsidRPr="00EC3428">
        <w:rPr>
          <w:rFonts w:cs="Times New Roman"/>
        </w:rPr>
        <w:t xml:space="preserve"> </w:t>
      </w:r>
      <w:r w:rsidR="002F1A1D" w:rsidRPr="00EC3428">
        <w:rPr>
          <w:rFonts w:cs="Times New Roman"/>
        </w:rPr>
        <w:t xml:space="preserve">functional </w:t>
      </w:r>
      <w:r w:rsidR="00B97968" w:rsidRPr="00EC3428">
        <w:rPr>
          <w:rFonts w:cs="Times New Roman"/>
        </w:rPr>
        <w:t>types of metadata:</w:t>
      </w:r>
    </w:p>
    <w:p w:rsidR="00B97968" w:rsidRPr="00EC3428" w:rsidRDefault="00B97968" w:rsidP="00EC3428">
      <w:pPr>
        <w:pStyle w:val="ListParagraph"/>
        <w:numPr>
          <w:ilvl w:val="0"/>
          <w:numId w:val="1"/>
        </w:numPr>
        <w:spacing w:line="240" w:lineRule="auto"/>
        <w:jc w:val="both"/>
        <w:rPr>
          <w:rFonts w:cs="Times New Roman"/>
        </w:rPr>
      </w:pPr>
      <w:r w:rsidRPr="00EC3428">
        <w:rPr>
          <w:rFonts w:cs="Times New Roman"/>
        </w:rPr>
        <w:t xml:space="preserve">Descriptive metadata such as title or authors are used for activities such as identification and discovery. </w:t>
      </w:r>
    </w:p>
    <w:p w:rsidR="00B97968" w:rsidRPr="00EC3428" w:rsidRDefault="00B97968" w:rsidP="00EC3428">
      <w:pPr>
        <w:pStyle w:val="ListParagraph"/>
        <w:numPr>
          <w:ilvl w:val="0"/>
          <w:numId w:val="1"/>
        </w:numPr>
        <w:spacing w:line="240" w:lineRule="auto"/>
        <w:jc w:val="both"/>
        <w:rPr>
          <w:rFonts w:cs="Times New Roman"/>
        </w:rPr>
      </w:pPr>
      <w:r w:rsidRPr="00EC3428">
        <w:rPr>
          <w:rFonts w:cs="Times New Roman"/>
        </w:rPr>
        <w:t>Structural metadata such as chapter structure is used to group compound objects into a single object</w:t>
      </w:r>
      <w:r w:rsidR="00250054" w:rsidRPr="00EC3428">
        <w:rPr>
          <w:rFonts w:cs="Times New Roman"/>
        </w:rPr>
        <w:t>.</w:t>
      </w:r>
    </w:p>
    <w:p w:rsidR="00B97968" w:rsidRPr="00EC3428" w:rsidRDefault="00B97968" w:rsidP="00EC3428">
      <w:pPr>
        <w:pStyle w:val="ListParagraph"/>
        <w:numPr>
          <w:ilvl w:val="0"/>
          <w:numId w:val="1"/>
        </w:numPr>
        <w:spacing w:line="240" w:lineRule="auto"/>
        <w:jc w:val="both"/>
        <w:rPr>
          <w:rFonts w:cs="Times New Roman"/>
        </w:rPr>
      </w:pPr>
      <w:r w:rsidRPr="00EC3428">
        <w:rPr>
          <w:rFonts w:cs="Times New Roman"/>
        </w:rPr>
        <w:t>Administrative metadata such as file type and who can access it are used to manage a resource.</w:t>
      </w:r>
    </w:p>
    <w:p w:rsidR="00A20365" w:rsidRPr="00EC3428" w:rsidRDefault="00CA1887" w:rsidP="00EC3428">
      <w:pPr>
        <w:spacing w:line="240" w:lineRule="auto"/>
        <w:jc w:val="both"/>
        <w:rPr>
          <w:rFonts w:cs="Times New Roman"/>
        </w:rPr>
      </w:pPr>
      <w:r>
        <w:rPr>
          <w:rFonts w:cs="Times New Roman"/>
        </w:rPr>
        <w:t>[2]</w:t>
      </w:r>
      <w:r w:rsidR="007F6B79" w:rsidRPr="00EC3428">
        <w:rPr>
          <w:rFonts w:cs="Times New Roman"/>
        </w:rPr>
        <w:t xml:space="preserve"> </w:t>
      </w:r>
      <w:r w:rsidR="00B97968" w:rsidRPr="00EC3428">
        <w:rPr>
          <w:rFonts w:cs="Times New Roman"/>
        </w:rPr>
        <w:t>expand</w:t>
      </w:r>
      <w:r w:rsidR="009563E4" w:rsidRPr="00EC3428">
        <w:rPr>
          <w:rFonts w:cs="Times New Roman"/>
        </w:rPr>
        <w:t>ed</w:t>
      </w:r>
      <w:r w:rsidR="00B97968" w:rsidRPr="00EC3428">
        <w:rPr>
          <w:rFonts w:cs="Times New Roman"/>
        </w:rPr>
        <w:t xml:space="preserve"> </w:t>
      </w:r>
      <w:r w:rsidR="00250054" w:rsidRPr="00EC3428">
        <w:rPr>
          <w:rFonts w:cs="Times New Roman"/>
        </w:rPr>
        <w:t>NISO’s definition</w:t>
      </w:r>
      <w:r w:rsidR="00B97968" w:rsidRPr="00EC3428">
        <w:rPr>
          <w:rFonts w:cs="Times New Roman"/>
        </w:rPr>
        <w:t xml:space="preserve"> to five types and provide</w:t>
      </w:r>
      <w:r w:rsidR="009563E4" w:rsidRPr="00EC3428">
        <w:rPr>
          <w:rFonts w:cs="Times New Roman"/>
        </w:rPr>
        <w:t>d</w:t>
      </w:r>
      <w:r w:rsidR="00B97968" w:rsidRPr="00EC3428">
        <w:rPr>
          <w:rFonts w:cs="Times New Roman"/>
        </w:rPr>
        <w:t xml:space="preserve"> examples of their various functions</w:t>
      </w:r>
      <w:r w:rsidR="00CC0DB2">
        <w:rPr>
          <w:rFonts w:cs="Times New Roman"/>
        </w:rPr>
        <w:t xml:space="preserve">. </w:t>
      </w:r>
      <w:r w:rsidR="002A73F5" w:rsidRPr="00EC3428">
        <w:rPr>
          <w:rFonts w:cs="Times New Roman"/>
        </w:rPr>
        <w:t xml:space="preserve">The NISO description and the Baca expansion of it are </w:t>
      </w:r>
      <w:r w:rsidR="009563E4" w:rsidRPr="00EC3428">
        <w:rPr>
          <w:rFonts w:cs="Times New Roman"/>
        </w:rPr>
        <w:t xml:space="preserve">largely </w:t>
      </w:r>
      <w:r w:rsidR="002A73F5" w:rsidRPr="00EC3428">
        <w:rPr>
          <w:rFonts w:cs="Times New Roman"/>
        </w:rPr>
        <w:t>based</w:t>
      </w:r>
      <w:r w:rsidR="00D9642F" w:rsidRPr="00EC3428">
        <w:rPr>
          <w:rFonts w:cs="Times New Roman"/>
        </w:rPr>
        <w:t xml:space="preserve"> on </w:t>
      </w:r>
      <w:r w:rsidR="002A73F5" w:rsidRPr="00EC3428">
        <w:rPr>
          <w:rFonts w:cs="Times New Roman"/>
        </w:rPr>
        <w:t xml:space="preserve">practices developed in book cataloguing which is the oldest form of metadata, dating back for over 2000 years </w:t>
      </w:r>
      <w:r>
        <w:rPr>
          <w:rFonts w:cs="Times New Roman"/>
        </w:rPr>
        <w:t>[3]</w:t>
      </w:r>
      <w:r w:rsidR="002A73F5" w:rsidRPr="00EC3428">
        <w:rPr>
          <w:rFonts w:cs="Times New Roman"/>
        </w:rPr>
        <w:t xml:space="preserve"> and are useful as </w:t>
      </w:r>
      <w:r w:rsidR="00D9642F" w:rsidRPr="00EC3428">
        <w:rPr>
          <w:rFonts w:cs="Times New Roman"/>
        </w:rPr>
        <w:t>abstract</w:t>
      </w:r>
      <w:r w:rsidR="002A73F5" w:rsidRPr="00EC3428">
        <w:rPr>
          <w:rFonts w:cs="Times New Roman"/>
        </w:rPr>
        <w:t xml:space="preserve"> concepts. They do not</w:t>
      </w:r>
      <w:r w:rsidR="00D9642F" w:rsidRPr="00EC3428">
        <w:rPr>
          <w:rFonts w:cs="Times New Roman"/>
        </w:rPr>
        <w:t>, however, easily accommodate the demands of e</w:t>
      </w:r>
      <w:r w:rsidR="002A73F5" w:rsidRPr="00EC3428">
        <w:rPr>
          <w:rFonts w:cs="Times New Roman"/>
        </w:rPr>
        <w:t xml:space="preserve">lectronic documents and files </w:t>
      </w:r>
      <w:r w:rsidR="00D9642F" w:rsidRPr="00EC3428">
        <w:rPr>
          <w:rFonts w:cs="Times New Roman"/>
        </w:rPr>
        <w:t xml:space="preserve">where metadata requirements </w:t>
      </w:r>
      <w:r w:rsidR="002A73F5" w:rsidRPr="00EC3428">
        <w:rPr>
          <w:rFonts w:cs="Times New Roman"/>
        </w:rPr>
        <w:t xml:space="preserve">do not </w:t>
      </w:r>
      <w:r w:rsidR="005E4BA2" w:rsidRPr="00EC3428">
        <w:rPr>
          <w:rFonts w:cs="Times New Roman"/>
        </w:rPr>
        <w:t>always readily</w:t>
      </w:r>
      <w:r w:rsidR="002A73F5" w:rsidRPr="00EC3428">
        <w:rPr>
          <w:rFonts w:cs="Times New Roman"/>
        </w:rPr>
        <w:t xml:space="preserve"> fit into these traditional categories. </w:t>
      </w:r>
    </w:p>
    <w:p w:rsidR="009D0236" w:rsidRPr="00EC3428" w:rsidRDefault="00596FAC" w:rsidP="00EC3428">
      <w:pPr>
        <w:spacing w:line="240" w:lineRule="auto"/>
        <w:jc w:val="both"/>
        <w:rPr>
          <w:rFonts w:cs="Times New Roman"/>
        </w:rPr>
      </w:pPr>
      <w:r>
        <w:rPr>
          <w:rFonts w:cs="Times New Roman"/>
        </w:rPr>
        <w:t>S</w:t>
      </w:r>
      <w:r w:rsidR="009D0236" w:rsidRPr="00EC3428">
        <w:rPr>
          <w:rFonts w:cs="Times New Roman"/>
        </w:rPr>
        <w:t>ince the 1990s v</w:t>
      </w:r>
      <w:r w:rsidR="00A20365" w:rsidRPr="00EC3428">
        <w:rPr>
          <w:rFonts w:cs="Times New Roman"/>
        </w:rPr>
        <w:t>arious attempts have been made to bridge the gap between conventional metadata and electronic media</w:t>
      </w:r>
      <w:r w:rsidR="009D0236" w:rsidRPr="00EC3428">
        <w:rPr>
          <w:rFonts w:cs="Times New Roman"/>
        </w:rPr>
        <w:t xml:space="preserve"> which have</w:t>
      </w:r>
      <w:r w:rsidR="000C287E" w:rsidRPr="00EC3428">
        <w:rPr>
          <w:rFonts w:cs="Times New Roman"/>
        </w:rPr>
        <w:t xml:space="preserve"> resulted in a plethora of meta</w:t>
      </w:r>
      <w:r w:rsidR="009D0236" w:rsidRPr="00EC3428">
        <w:rPr>
          <w:rFonts w:cs="Times New Roman"/>
        </w:rPr>
        <w:t xml:space="preserve">data structures; </w:t>
      </w:r>
      <w:r w:rsidR="00CA1887">
        <w:rPr>
          <w:rFonts w:cs="Times New Roman"/>
        </w:rPr>
        <w:t>[4]</w:t>
      </w:r>
      <w:r w:rsidR="009D0236" w:rsidRPr="00EC3428">
        <w:rPr>
          <w:rFonts w:cs="Times New Roman"/>
        </w:rPr>
        <w:t xml:space="preserve"> has described the </w:t>
      </w:r>
      <w:r w:rsidR="00BE2A67" w:rsidRPr="00EC3428">
        <w:rPr>
          <w:rFonts w:cs="Times New Roman"/>
        </w:rPr>
        <w:t>metadata</w:t>
      </w:r>
      <w:r w:rsidR="009D0236" w:rsidRPr="00EC3428">
        <w:rPr>
          <w:rFonts w:cs="Times New Roman"/>
        </w:rPr>
        <w:t xml:space="preserve"> movement of that period as</w:t>
      </w:r>
      <w:r w:rsidR="00CC0DB2">
        <w:rPr>
          <w:rFonts w:cs="Times New Roman"/>
        </w:rPr>
        <w:t xml:space="preserve"> </w:t>
      </w:r>
      <w:r w:rsidR="00853CBB">
        <w:rPr>
          <w:rFonts w:cs="Times New Roman"/>
        </w:rPr>
        <w:t>“</w:t>
      </w:r>
      <w:r w:rsidR="009D0236" w:rsidRPr="00EC3428">
        <w:rPr>
          <w:rFonts w:cs="Times New Roman"/>
          <w:szCs w:val="20"/>
        </w:rPr>
        <w:t>a blooming garden, traversed by crosswalk</w:t>
      </w:r>
      <w:r w:rsidR="00CC0DB2">
        <w:rPr>
          <w:rFonts w:cs="Times New Roman"/>
          <w:szCs w:val="20"/>
        </w:rPr>
        <w:t>s, atop a steep and rocky road</w:t>
      </w:r>
      <w:r w:rsidR="00853CBB">
        <w:rPr>
          <w:rFonts w:cs="Times New Roman"/>
          <w:szCs w:val="20"/>
        </w:rPr>
        <w:t>”</w:t>
      </w:r>
      <w:r w:rsidR="00CC0DB2">
        <w:rPr>
          <w:rFonts w:cs="Times New Roman"/>
          <w:szCs w:val="20"/>
        </w:rPr>
        <w:t>.</w:t>
      </w:r>
      <w:r w:rsidR="003E2D82">
        <w:rPr>
          <w:rFonts w:cs="Times New Roman"/>
          <w:szCs w:val="20"/>
        </w:rPr>
        <w:t xml:space="preserve"> </w:t>
      </w:r>
      <w:r w:rsidR="00CA1887">
        <w:rPr>
          <w:rFonts w:cs="Times New Roman"/>
        </w:rPr>
        <w:t xml:space="preserve">[4] </w:t>
      </w:r>
      <w:r w:rsidR="009D0236" w:rsidRPr="00EC3428">
        <w:rPr>
          <w:rFonts w:cs="Times New Roman"/>
        </w:rPr>
        <w:t xml:space="preserve">differentiate between what they describe as </w:t>
      </w:r>
      <w:r w:rsidR="00090274" w:rsidRPr="00EC3428">
        <w:rPr>
          <w:rFonts w:cs="Times New Roman"/>
        </w:rPr>
        <w:t xml:space="preserve">library, archive, and museum (LAM) communities and information industries. </w:t>
      </w:r>
      <w:r w:rsidR="00CA1887" w:rsidRPr="00EC3428">
        <w:rPr>
          <w:rFonts w:cs="Times New Roman"/>
        </w:rPr>
        <w:t>Regarding</w:t>
      </w:r>
      <w:r w:rsidR="008C3138" w:rsidRPr="00EC3428">
        <w:rPr>
          <w:rFonts w:cs="Times New Roman"/>
        </w:rPr>
        <w:t xml:space="preserve"> LAMs</w:t>
      </w:r>
      <w:r w:rsidR="00090274" w:rsidRPr="00EC3428">
        <w:rPr>
          <w:rFonts w:cs="Times New Roman"/>
        </w:rPr>
        <w:t xml:space="preserve">, </w:t>
      </w:r>
      <w:r w:rsidR="008C3138" w:rsidRPr="00EC3428">
        <w:rPr>
          <w:rFonts w:cs="Times New Roman"/>
        </w:rPr>
        <w:t xml:space="preserve">they </w:t>
      </w:r>
      <w:r w:rsidR="00090274" w:rsidRPr="00EC3428">
        <w:rPr>
          <w:rFonts w:cs="Times New Roman"/>
        </w:rPr>
        <w:t>describe a s</w:t>
      </w:r>
      <w:r w:rsidR="00D35C85" w:rsidRPr="00EC3428">
        <w:rPr>
          <w:rFonts w:cs="Times New Roman"/>
        </w:rPr>
        <w:t>ample list of 15 different meta</w:t>
      </w:r>
      <w:r w:rsidR="00090274" w:rsidRPr="00EC3428">
        <w:rPr>
          <w:rFonts w:cs="Times New Roman"/>
        </w:rPr>
        <w:t>data structures developed between 1990 and 2005. The first of these</w:t>
      </w:r>
      <w:r w:rsidR="00D35C85" w:rsidRPr="00EC3428">
        <w:rPr>
          <w:rFonts w:cs="Times New Roman"/>
        </w:rPr>
        <w:t>,</w:t>
      </w:r>
      <w:r w:rsidR="00090274" w:rsidRPr="00EC3428">
        <w:rPr>
          <w:rFonts w:cs="Times New Roman"/>
        </w:rPr>
        <w:t xml:space="preserve"> the Dublin Core Metadata Initiative (DCMI)</w:t>
      </w:r>
      <w:r w:rsidR="00D35C85" w:rsidRPr="00EC3428">
        <w:rPr>
          <w:rFonts w:cs="Times New Roman"/>
        </w:rPr>
        <w:t>, is a typical structure of the period and is still in wid</w:t>
      </w:r>
      <w:r w:rsidR="00CC0DB2">
        <w:rPr>
          <w:rFonts w:cs="Times New Roman"/>
        </w:rPr>
        <w:t xml:space="preserve">espread use, for example in XMP. </w:t>
      </w:r>
      <w:r w:rsidR="00571A2F" w:rsidRPr="00EC3428">
        <w:rPr>
          <w:rFonts w:cs="Times New Roman"/>
        </w:rPr>
        <w:t>Ther</w:t>
      </w:r>
      <w:r w:rsidR="00D2046F" w:rsidRPr="00EC3428">
        <w:rPr>
          <w:rFonts w:cs="Times New Roman"/>
        </w:rPr>
        <w:t>e has also been a range of meta</w:t>
      </w:r>
      <w:r w:rsidR="00571A2F" w:rsidRPr="00EC3428">
        <w:rPr>
          <w:rFonts w:cs="Times New Roman"/>
        </w:rPr>
        <w:t>data systems developed in the electronic information industry. Some leading software companies have developed their own proprietary media data syst</w:t>
      </w:r>
      <w:r w:rsidR="003E2D82">
        <w:rPr>
          <w:rFonts w:cs="Times New Roman"/>
        </w:rPr>
        <w:t>ems such as Microsoft and Adobe.</w:t>
      </w:r>
    </w:p>
    <w:p w:rsidR="00CC0DB2" w:rsidRDefault="00D01C28" w:rsidP="00EC3428">
      <w:pPr>
        <w:spacing w:line="240" w:lineRule="auto"/>
        <w:jc w:val="both"/>
        <w:rPr>
          <w:rFonts w:cs="Times New Roman"/>
        </w:rPr>
      </w:pPr>
      <w:r w:rsidRPr="00EC3428">
        <w:rPr>
          <w:rFonts w:cs="Times New Roman"/>
        </w:rPr>
        <w:t xml:space="preserve">In regard to image files, the main focus of the work done in this project, an extensive range of image file formats is available with a wide range of disparate structures across different file types. Whereas traditional systems such as the Decimal Dewey Classification for books are designed for direct human use, metadata for electronic metadata in general requires much more detailed and technically defined specifications. In their book on graphics file formats which can still be regarded as authoritative, </w:t>
      </w:r>
      <w:r w:rsidR="00CA1887">
        <w:rPr>
          <w:rFonts w:cs="Times New Roman"/>
        </w:rPr>
        <w:t>[5]</w:t>
      </w:r>
      <w:r w:rsidRPr="00EC3428">
        <w:rPr>
          <w:rFonts w:cs="Times New Roman"/>
        </w:rPr>
        <w:t xml:space="preserve"> pointed out that specifications  for graphics files </w:t>
      </w:r>
      <w:r w:rsidRPr="00EC3428">
        <w:rPr>
          <w:rFonts w:cs="Times New Roman"/>
          <w:szCs w:val="20"/>
        </w:rPr>
        <w:t>like all technical documents, are written by people with varying degrees of literacy, knowledge, and understanding of the subjec</w:t>
      </w:r>
      <w:r w:rsidR="00CC0DB2">
        <w:rPr>
          <w:rFonts w:cs="Times New Roman"/>
          <w:szCs w:val="20"/>
        </w:rPr>
        <w:t xml:space="preserve">t in </w:t>
      </w:r>
      <w:proofErr w:type="spellStart"/>
      <w:r w:rsidR="00CC0DB2">
        <w:rPr>
          <w:rFonts w:cs="Times New Roman"/>
          <w:szCs w:val="20"/>
        </w:rPr>
        <w:t>question.</w:t>
      </w:r>
      <w:r w:rsidRPr="00EC3428">
        <w:rPr>
          <w:rFonts w:cs="Times New Roman"/>
        </w:rPr>
        <w:t>They</w:t>
      </w:r>
      <w:proofErr w:type="spellEnd"/>
      <w:r w:rsidRPr="00EC3428">
        <w:rPr>
          <w:rFonts w:cs="Times New Roman"/>
        </w:rPr>
        <w:t xml:space="preserve"> went on to conclude that even where formal specifications are available – and even that is not always true – they range from clearly written and helpful to unorganised and confusing and programmers are eventually forced into becoming conversant with what the authors described as “oral tradition”</w:t>
      </w:r>
      <w:r w:rsidR="00CA1887">
        <w:rPr>
          <w:rFonts w:cs="Times New Roman"/>
        </w:rPr>
        <w:t xml:space="preserve"> [5]</w:t>
      </w:r>
      <w:r w:rsidRPr="00EC3428">
        <w:rPr>
          <w:rFonts w:cs="Times New Roman"/>
        </w:rPr>
        <w:t>.</w:t>
      </w:r>
      <w:r w:rsidR="003E2D82">
        <w:rPr>
          <w:rFonts w:cs="Times New Roman"/>
        </w:rPr>
        <w:t xml:space="preserve"> </w:t>
      </w:r>
      <w:r w:rsidRPr="00EC3428">
        <w:rPr>
          <w:rFonts w:cs="Times New Roman"/>
        </w:rPr>
        <w:t xml:space="preserve">Although technical specifications are available for the two image formats selected for study (JPEG and PNG), there is a dearth of detailed information on how exactly various operating systems and applications actually implement those specifications; </w:t>
      </w:r>
      <w:r w:rsidR="00853CBB" w:rsidRPr="00853CBB">
        <w:rPr>
          <w:rFonts w:cs="Times New Roman"/>
        </w:rPr>
        <w:t xml:space="preserve">whilst some of this </w:t>
      </w:r>
      <w:r w:rsidR="00977992">
        <w:rPr>
          <w:rFonts w:cs="Times New Roman"/>
        </w:rPr>
        <w:t xml:space="preserve">information </w:t>
      </w:r>
      <w:r w:rsidR="00853CBB" w:rsidRPr="00853CBB">
        <w:rPr>
          <w:rFonts w:cs="Times New Roman"/>
        </w:rPr>
        <w:t xml:space="preserve">was available in formal specifications, much of it had to be hunted down as </w:t>
      </w:r>
      <w:r w:rsidRPr="00EC3428">
        <w:rPr>
          <w:rFonts w:cs="Times New Roman"/>
        </w:rPr>
        <w:t>“oral tradition” found through various</w:t>
      </w:r>
      <w:r w:rsidR="00CC0DB2">
        <w:rPr>
          <w:rFonts w:cs="Times New Roman"/>
        </w:rPr>
        <w:t xml:space="preserve"> websites such as </w:t>
      </w:r>
      <w:proofErr w:type="spellStart"/>
      <w:r w:rsidR="00CC0DB2">
        <w:rPr>
          <w:rFonts w:cs="Times New Roman"/>
        </w:rPr>
        <w:t>StackOverflow</w:t>
      </w:r>
      <w:proofErr w:type="spellEnd"/>
      <w:r w:rsidR="00CC0DB2">
        <w:rPr>
          <w:rFonts w:cs="Times New Roman"/>
        </w:rPr>
        <w:t xml:space="preserve">. </w:t>
      </w:r>
      <w:r w:rsidR="003E2D82">
        <w:rPr>
          <w:rFonts w:cs="Times New Roman"/>
        </w:rPr>
        <w:t xml:space="preserve"> </w:t>
      </w:r>
      <w:r w:rsidR="002617BF" w:rsidRPr="00EC3428">
        <w:rPr>
          <w:rFonts w:cs="Times New Roman"/>
        </w:rPr>
        <w:t>D</w:t>
      </w:r>
      <w:r w:rsidR="0033079E" w:rsidRPr="00EC3428">
        <w:rPr>
          <w:rFonts w:cs="Times New Roman"/>
        </w:rPr>
        <w:t>espite the wide range of graphics files formats that have developed over the last 20 years or so, j</w:t>
      </w:r>
      <w:r w:rsidR="00C61132" w:rsidRPr="00EC3428">
        <w:rPr>
          <w:rFonts w:cs="Times New Roman"/>
        </w:rPr>
        <w:t>ust three</w:t>
      </w:r>
      <w:r w:rsidR="0033079E" w:rsidRPr="00EC3428">
        <w:rPr>
          <w:rFonts w:cs="Times New Roman"/>
        </w:rPr>
        <w:t xml:space="preserve"> of these file types</w:t>
      </w:r>
      <w:r w:rsidR="00C61132" w:rsidRPr="00EC3428">
        <w:rPr>
          <w:rFonts w:cs="Times New Roman"/>
        </w:rPr>
        <w:t xml:space="preserve"> dominate the market. </w:t>
      </w:r>
      <w:r w:rsidR="00CA1887">
        <w:rPr>
          <w:rFonts w:cs="Times New Roman"/>
        </w:rPr>
        <w:t>[6]</w:t>
      </w:r>
      <w:r w:rsidR="00C61132" w:rsidRPr="00EC3428">
        <w:rPr>
          <w:rFonts w:cs="Times New Roman"/>
        </w:rPr>
        <w:t xml:space="preserve"> for example, report JPEG as present on 73% of websites, PNG on 70% and GIF on 41%. Other file </w:t>
      </w:r>
      <w:r w:rsidR="00C61132" w:rsidRPr="00EC3428">
        <w:rPr>
          <w:rFonts w:cs="Times New Roman"/>
        </w:rPr>
        <w:lastRenderedPageBreak/>
        <w:t>types appear on only 1.5% or less of websites. JPEG is also the default image file type for digital cameras</w:t>
      </w:r>
      <w:r w:rsidR="002617BF" w:rsidRPr="00EC3428">
        <w:rPr>
          <w:rFonts w:cs="Times New Roman"/>
        </w:rPr>
        <w:t xml:space="preserve"> including those in mobile phones</w:t>
      </w:r>
      <w:r w:rsidR="00C61132" w:rsidRPr="00EC3428">
        <w:rPr>
          <w:rFonts w:cs="Times New Roman"/>
        </w:rPr>
        <w:t xml:space="preserve">. </w:t>
      </w:r>
      <w:r w:rsidR="00C61132" w:rsidRPr="00EC3428">
        <w:rPr>
          <w:rStyle w:val="FootnoteReference"/>
          <w:rFonts w:cs="Times New Roman"/>
        </w:rPr>
        <w:footnoteReference w:id="1"/>
      </w:r>
    </w:p>
    <w:p w:rsidR="0033079E" w:rsidRPr="003E2D82" w:rsidRDefault="007F0902" w:rsidP="003E2D82">
      <w:pPr>
        <w:pStyle w:val="Heading2"/>
        <w:rPr>
          <w:sz w:val="24"/>
          <w:szCs w:val="24"/>
        </w:rPr>
      </w:pPr>
      <w:bookmarkStart w:id="1" w:name="_Toc462674759"/>
      <w:r w:rsidRPr="003E2D82">
        <w:rPr>
          <w:sz w:val="24"/>
          <w:szCs w:val="24"/>
        </w:rPr>
        <w:t>Joint Photographic Experts Group (</w:t>
      </w:r>
      <w:r w:rsidR="0033079E" w:rsidRPr="003E2D82">
        <w:rPr>
          <w:sz w:val="24"/>
          <w:szCs w:val="24"/>
        </w:rPr>
        <w:t>JPEG</w:t>
      </w:r>
      <w:r w:rsidRPr="003E2D82">
        <w:rPr>
          <w:sz w:val="24"/>
          <w:szCs w:val="24"/>
        </w:rPr>
        <w:t>)</w:t>
      </w:r>
      <w:r w:rsidR="0033079E" w:rsidRPr="003E2D82">
        <w:rPr>
          <w:sz w:val="24"/>
          <w:szCs w:val="24"/>
        </w:rPr>
        <w:t xml:space="preserve"> Files</w:t>
      </w:r>
      <w:bookmarkEnd w:id="1"/>
    </w:p>
    <w:p w:rsidR="0033079E" w:rsidRPr="00EC3428" w:rsidRDefault="0033079E" w:rsidP="003E2D82">
      <w:pPr>
        <w:spacing w:line="240" w:lineRule="auto"/>
        <w:jc w:val="both"/>
        <w:rPr>
          <w:rFonts w:cs="Times New Roman"/>
        </w:rPr>
      </w:pPr>
      <w:r w:rsidRPr="00EC3428">
        <w:rPr>
          <w:rFonts w:cs="Times New Roman"/>
        </w:rPr>
        <w:t>JPEG files are based upon Tagged Image Files Format</w:t>
      </w:r>
      <w:r w:rsidRPr="00EC3428">
        <w:rPr>
          <w:rStyle w:val="FootnoteReference"/>
          <w:rFonts w:cs="Times New Roman"/>
        </w:rPr>
        <w:footnoteReference w:id="2"/>
      </w:r>
      <w:r w:rsidRPr="00EC3428">
        <w:rPr>
          <w:rFonts w:cs="Times New Roman"/>
        </w:rPr>
        <w:t xml:space="preserve"> (TIFF) which was developed in the 1980s as digital images came into widespread use with the increasing availability of fax machines in general and computerised ones in particular. The </w:t>
      </w:r>
      <w:r w:rsidR="007F0902" w:rsidRPr="00EC3428">
        <w:rPr>
          <w:rFonts w:cs="Times New Roman"/>
        </w:rPr>
        <w:t xml:space="preserve">TIFF </w:t>
      </w:r>
      <w:r w:rsidRPr="00EC3428">
        <w:rPr>
          <w:rFonts w:cs="Times New Roman"/>
        </w:rPr>
        <w:t xml:space="preserve">format was cross-platform, running on MS-DOS, Macintosh, Unix and others and was supported by most paint, imaging and desktop publishing programmes </w:t>
      </w:r>
      <w:r w:rsidR="00CA1887">
        <w:rPr>
          <w:rFonts w:cs="Times New Roman"/>
        </w:rPr>
        <w:t>[5]</w:t>
      </w:r>
      <w:r w:rsidRPr="00EC3428">
        <w:rPr>
          <w:rFonts w:cs="Times New Roman"/>
        </w:rPr>
        <w:t>.</w:t>
      </w:r>
      <w:r w:rsidR="00F75C8E" w:rsidRPr="00EC3428">
        <w:rPr>
          <w:rFonts w:cs="Times New Roman"/>
        </w:rPr>
        <w:t xml:space="preserve"> </w:t>
      </w:r>
      <w:r w:rsidRPr="00EC3428">
        <w:rPr>
          <w:rFonts w:cs="Times New Roman"/>
        </w:rPr>
        <w:t>The authors stated that TIFF had garnered a reputation for power and flexibility, but it was also considered complicated and mysterious as well. They put this down to the fact that TIFF had been designed to be very extensible and provide many features and capabilities beyond all other image file formats; it was this very power and extensibility that made it probably the most confusing format to understand and use.</w:t>
      </w:r>
      <w:r w:rsidR="00CC0DB2">
        <w:rPr>
          <w:rFonts w:cs="Times New Roman"/>
        </w:rPr>
        <w:t xml:space="preserve"> </w:t>
      </w:r>
      <w:r w:rsidRPr="00EC3428">
        <w:rPr>
          <w:rFonts w:cs="Times New Roman"/>
        </w:rPr>
        <w:t xml:space="preserve">The first official specification for TIFF Format was released in 1986 by Aldus, creators of PageMaker, one of the first desktop publishing applications. The specification was labelled Release 3.0 as two draft versions had been previous released and was targeted primarily at desktop scanners which had started to become widespread in recent years with the objective of achieving conformity among manufacturers. The initial standard only handled greyscale images but Release 4.0 in 1987 and Release 5.0 in 1988 introduced </w:t>
      </w:r>
      <w:r w:rsidR="003E2D82">
        <w:rPr>
          <w:rFonts w:cs="Times New Roman"/>
        </w:rPr>
        <w:t xml:space="preserve">RGB colour and LZW compression. </w:t>
      </w:r>
      <w:r w:rsidRPr="00EC3428">
        <w:rPr>
          <w:rFonts w:cs="Times New Roman"/>
        </w:rPr>
        <w:t>The TIFF specification introduced a number of features that provided a found</w:t>
      </w:r>
      <w:r w:rsidR="003E2D82">
        <w:rPr>
          <w:rFonts w:cs="Times New Roman"/>
        </w:rPr>
        <w:t xml:space="preserve">ation for JPEG. </w:t>
      </w:r>
      <w:r w:rsidRPr="00EC3428">
        <w:rPr>
          <w:rFonts w:cs="Times New Roman"/>
        </w:rPr>
        <w:t>It defined itself as a specification for organising and codifying existing practice with respect to the definition and usage of desktop digital data. It was not intended as a printer language or page description language and it was intended to be independent of specific operating systems or hardware. Applications did not have to support all of its features which were designed so that an application could easily ignore any item that it did not understand.</w:t>
      </w:r>
      <w:r w:rsidR="003E2D82">
        <w:rPr>
          <w:rFonts w:cs="Times New Roman"/>
        </w:rPr>
        <w:t xml:space="preserve"> It also i</w:t>
      </w:r>
      <w:r w:rsidRPr="00EC3428">
        <w:rPr>
          <w:rFonts w:cs="Times New Roman"/>
        </w:rPr>
        <w:t xml:space="preserve">ntroduced range of metadata tags covering </w:t>
      </w:r>
      <w:r w:rsidR="003E2D82">
        <w:rPr>
          <w:rFonts w:cs="Times New Roman"/>
        </w:rPr>
        <w:t>t</w:t>
      </w:r>
      <w:r w:rsidRPr="00EC3428">
        <w:rPr>
          <w:rFonts w:cs="Times New Roman"/>
        </w:rPr>
        <w:t xml:space="preserve">echnical information about the image such as Image Width and </w:t>
      </w:r>
      <w:proofErr w:type="spellStart"/>
      <w:r w:rsidRPr="00EC3428">
        <w:rPr>
          <w:rFonts w:cs="Times New Roman"/>
        </w:rPr>
        <w:t>ImageLength</w:t>
      </w:r>
      <w:proofErr w:type="spellEnd"/>
      <w:r w:rsidRPr="00EC3428">
        <w:rPr>
          <w:rFonts w:cs="Times New Roman"/>
        </w:rPr>
        <w:t xml:space="preserve"> as well as details of any compression used.</w:t>
      </w:r>
      <w:r w:rsidR="003E2D82">
        <w:rPr>
          <w:rFonts w:cs="Times New Roman"/>
        </w:rPr>
        <w:t xml:space="preserve"> It also included g</w:t>
      </w:r>
      <w:r w:rsidRPr="00EC3428">
        <w:rPr>
          <w:rFonts w:cs="Times New Roman"/>
        </w:rPr>
        <w:t>eneral information about the document such</w:t>
      </w:r>
      <w:r w:rsidR="003E2D82">
        <w:rPr>
          <w:rFonts w:cs="Times New Roman"/>
        </w:rPr>
        <w:t xml:space="preserve"> as </w:t>
      </w:r>
      <w:proofErr w:type="spellStart"/>
      <w:r w:rsidR="003E2D82">
        <w:rPr>
          <w:rFonts w:cs="Times New Roman"/>
        </w:rPr>
        <w:t>DocumentName</w:t>
      </w:r>
      <w:proofErr w:type="spellEnd"/>
      <w:r w:rsidR="003E2D82">
        <w:rPr>
          <w:rFonts w:cs="Times New Roman"/>
        </w:rPr>
        <w:t xml:space="preserve"> and </w:t>
      </w:r>
      <w:proofErr w:type="spellStart"/>
      <w:r w:rsidR="003E2D82">
        <w:rPr>
          <w:rFonts w:cs="Times New Roman"/>
        </w:rPr>
        <w:t>PageNumber</w:t>
      </w:r>
      <w:proofErr w:type="spellEnd"/>
      <w:r w:rsidR="003E2D82">
        <w:rPr>
          <w:rFonts w:cs="Times New Roman"/>
        </w:rPr>
        <w:t xml:space="preserve"> in addition to i</w:t>
      </w:r>
      <w:r w:rsidRPr="00EC3428">
        <w:rPr>
          <w:rFonts w:cs="Times New Roman"/>
        </w:rPr>
        <w:t>nformation about the device used to create the image such as Make and Model.</w:t>
      </w:r>
    </w:p>
    <w:p w:rsidR="002617BF" w:rsidRPr="00EC3428" w:rsidRDefault="0033079E" w:rsidP="00EC3428">
      <w:pPr>
        <w:spacing w:line="240" w:lineRule="auto"/>
        <w:jc w:val="both"/>
        <w:rPr>
          <w:rFonts w:cs="Times New Roman"/>
        </w:rPr>
      </w:pPr>
      <w:r w:rsidRPr="00EC3428">
        <w:rPr>
          <w:rFonts w:cs="Times New Roman"/>
        </w:rPr>
        <w:t>Release 6.0, was issued in 1992 and remains the standard in use today</w:t>
      </w:r>
      <w:r w:rsidR="00CA1887">
        <w:rPr>
          <w:rFonts w:cs="Times New Roman"/>
        </w:rPr>
        <w:t xml:space="preserve"> [7]</w:t>
      </w:r>
      <w:r w:rsidRPr="00EC3428">
        <w:rPr>
          <w:rFonts w:cs="Times New Roman"/>
        </w:rPr>
        <w:t xml:space="preserve">. The copyright passed to Adobe in 1994 when they took over Aldus. The specification is still maintained by Adobe but the TIFF format has substantially declined in popularity having been generally replaced </w:t>
      </w:r>
      <w:r w:rsidR="002617BF" w:rsidRPr="00EC3428">
        <w:rPr>
          <w:rFonts w:cs="Times New Roman"/>
        </w:rPr>
        <w:t>by</w:t>
      </w:r>
      <w:r w:rsidRPr="00EC3428">
        <w:rPr>
          <w:rFonts w:cs="Times New Roman"/>
        </w:rPr>
        <w:t xml:space="preserve"> the JPEG format. Although it is supported by some mid-range and up digital cameras, it is used on less than 0.1% of web sites</w:t>
      </w:r>
      <w:r w:rsidR="00CA1887">
        <w:rPr>
          <w:rFonts w:cs="Times New Roman"/>
        </w:rPr>
        <w:t xml:space="preserve"> [6]</w:t>
      </w:r>
      <w:r w:rsidRPr="00EC3428">
        <w:rPr>
          <w:rFonts w:cs="Times New Roman"/>
        </w:rPr>
        <w:t>.</w:t>
      </w:r>
      <w:r w:rsidR="00CC0DB2">
        <w:rPr>
          <w:rFonts w:cs="Times New Roman"/>
        </w:rPr>
        <w:t xml:space="preserve"> </w:t>
      </w:r>
      <w:r w:rsidRPr="00EC3428">
        <w:rPr>
          <w:rFonts w:cs="Times New Roman"/>
        </w:rPr>
        <w:t>JPEG takes its name from the committee who originally created the</w:t>
      </w:r>
      <w:r w:rsidR="00CA1887">
        <w:rPr>
          <w:rFonts w:cs="Times New Roman"/>
        </w:rPr>
        <w:t xml:space="preserve"> specification. The first issue</w:t>
      </w:r>
      <w:r w:rsidRPr="00EC3428">
        <w:rPr>
          <w:rFonts w:cs="Times New Roman"/>
        </w:rPr>
        <w:t xml:space="preserve"> only specified the codec which defined how image data is compressed into a stream of bytes and decompressed back, it did not specify the format of the actual file in which it would be stored</w:t>
      </w:r>
      <w:r w:rsidR="00CA1887">
        <w:rPr>
          <w:rFonts w:cs="Times New Roman"/>
        </w:rPr>
        <w:t xml:space="preserve"> [8]</w:t>
      </w:r>
      <w:r w:rsidRPr="00EC3428">
        <w:rPr>
          <w:rFonts w:cs="Times New Roman"/>
        </w:rPr>
        <w:t xml:space="preserve">. </w:t>
      </w:r>
      <w:r w:rsidR="00CC0DB2">
        <w:rPr>
          <w:rFonts w:cs="Times New Roman"/>
        </w:rPr>
        <w:t xml:space="preserve"> </w:t>
      </w:r>
      <w:r w:rsidR="002617BF" w:rsidRPr="00EC3428">
        <w:rPr>
          <w:rFonts w:cs="Times New Roman"/>
        </w:rPr>
        <w:t xml:space="preserve">Strictly speaking, the name JPEG only applies to the compression codec that is specified in the format’s specification and does not include the file format. There are two different </w:t>
      </w:r>
      <w:proofErr w:type="spellStart"/>
      <w:r w:rsidR="002617BF" w:rsidRPr="00EC3428">
        <w:rPr>
          <w:rFonts w:cs="Times New Roman"/>
        </w:rPr>
        <w:t>fomats</w:t>
      </w:r>
      <w:proofErr w:type="spellEnd"/>
      <w:r w:rsidR="002617BF" w:rsidRPr="00EC3428">
        <w:rPr>
          <w:rFonts w:cs="Times New Roman"/>
        </w:rPr>
        <w:t xml:space="preserve"> in use - JFIF and </w:t>
      </w:r>
      <w:proofErr w:type="spellStart"/>
      <w:r w:rsidR="002617BF" w:rsidRPr="00EC3428">
        <w:rPr>
          <w:rFonts w:cs="Times New Roman"/>
        </w:rPr>
        <w:t>Exif</w:t>
      </w:r>
      <w:proofErr w:type="spellEnd"/>
      <w:r w:rsidR="002617BF" w:rsidRPr="00EC3428">
        <w:rPr>
          <w:rFonts w:cs="Times New Roman"/>
        </w:rPr>
        <w:t xml:space="preserve"> and two metadata structures used – IPTC and XMP</w:t>
      </w:r>
      <w:r w:rsidR="00F65B41">
        <w:rPr>
          <w:rFonts w:cs="Times New Roman"/>
        </w:rPr>
        <w:t xml:space="preserve">. All </w:t>
      </w:r>
      <w:r w:rsidR="005C598C" w:rsidRPr="00EC3428">
        <w:rPr>
          <w:rFonts w:cs="Times New Roman"/>
        </w:rPr>
        <w:t xml:space="preserve">these structures can coexist within a single image file. </w:t>
      </w:r>
    </w:p>
    <w:p w:rsidR="00F75C8E" w:rsidRPr="003E2D82" w:rsidRDefault="005C598C" w:rsidP="003E2D82">
      <w:pPr>
        <w:pStyle w:val="Heading2"/>
        <w:rPr>
          <w:sz w:val="24"/>
          <w:szCs w:val="24"/>
        </w:rPr>
      </w:pPr>
      <w:bookmarkStart w:id="2" w:name="_Toc462674760"/>
      <w:r w:rsidRPr="003E2D82">
        <w:rPr>
          <w:sz w:val="24"/>
          <w:szCs w:val="24"/>
        </w:rPr>
        <w:t>JFIF</w:t>
      </w:r>
      <w:bookmarkEnd w:id="2"/>
    </w:p>
    <w:p w:rsidR="005C598C" w:rsidRPr="00EC3428" w:rsidRDefault="005C598C" w:rsidP="00EC3428">
      <w:pPr>
        <w:spacing w:line="240" w:lineRule="auto"/>
        <w:jc w:val="both"/>
        <w:rPr>
          <w:rFonts w:cs="Times New Roman"/>
        </w:rPr>
      </w:pPr>
      <w:r w:rsidRPr="00EC3428">
        <w:rPr>
          <w:rFonts w:cs="Times New Roman"/>
        </w:rPr>
        <w:t>JFIF stands for JPEG File Interchange Format and is a specification originally developed by C-Cube Microsystems in cooperation with a number of other companies that facilitates the exchange of JPEG data between different software applications</w:t>
      </w:r>
      <w:r w:rsidR="00CA1887">
        <w:rPr>
          <w:rFonts w:cs="Times New Roman"/>
        </w:rPr>
        <w:t xml:space="preserve"> [9].</w:t>
      </w:r>
      <w:r w:rsidRPr="00EC3428">
        <w:rPr>
          <w:rFonts w:cs="Times New Roman"/>
        </w:rPr>
        <w:t xml:space="preserve"> It defines a single segment to be added to JPEG to provide information missing from the original JPEG specification and was officially added to the specification in 2011 </w:t>
      </w:r>
      <w:r w:rsidR="00CA1887">
        <w:rPr>
          <w:rFonts w:cs="Times New Roman"/>
        </w:rPr>
        <w:t>[10]</w:t>
      </w:r>
      <w:r w:rsidRPr="00EC3428">
        <w:rPr>
          <w:rFonts w:cs="Times New Roman"/>
        </w:rPr>
        <w:t xml:space="preserve">. </w:t>
      </w:r>
      <w:r w:rsidR="00F65B41">
        <w:rPr>
          <w:rFonts w:cs="Times New Roman"/>
        </w:rPr>
        <w:t xml:space="preserve"> </w:t>
      </w:r>
      <w:r w:rsidRPr="00EC3428">
        <w:rPr>
          <w:rFonts w:cs="Times New Roman"/>
        </w:rPr>
        <w:t>JFIF is specifically for software applications and is not directly used within digital cameras.  An image taken by a camera, however, and later processed using software will contain both JFIF and EXIF and may also contain IPTC or XMP data.</w:t>
      </w:r>
    </w:p>
    <w:p w:rsidR="00AA5CDF" w:rsidRPr="003E2D82" w:rsidRDefault="00AA5CDF" w:rsidP="003E2D82">
      <w:pPr>
        <w:pStyle w:val="Heading2"/>
        <w:rPr>
          <w:sz w:val="24"/>
          <w:szCs w:val="24"/>
        </w:rPr>
      </w:pPr>
      <w:bookmarkStart w:id="3" w:name="_Toc462674761"/>
      <w:r w:rsidRPr="003E2D82">
        <w:rPr>
          <w:sz w:val="24"/>
          <w:szCs w:val="24"/>
        </w:rPr>
        <w:t>EXIF</w:t>
      </w:r>
      <w:bookmarkEnd w:id="3"/>
    </w:p>
    <w:p w:rsidR="00837820" w:rsidRPr="00EC3428" w:rsidRDefault="00AA5CDF" w:rsidP="003E2D82">
      <w:pPr>
        <w:spacing w:line="240" w:lineRule="auto"/>
        <w:jc w:val="both"/>
        <w:rPr>
          <w:rFonts w:cs="Times New Roman"/>
        </w:rPr>
      </w:pPr>
      <w:r w:rsidRPr="00EC3428">
        <w:rPr>
          <w:rFonts w:cs="Times New Roman"/>
        </w:rPr>
        <w:t>EXIF stands for Exchangeable Image File Format. The specification was originally produced by the Japan Electronic Industry Development Association (JEIDA) which is now the Japan Electronics and Information Technology Industries Association (JEITA), and covers image and sound files used in digital cameras. Since 2009, the standard has been jointly formulated by JEITA and the Camera &amp; Imaging Products Association (CIPA). The latest version is EXIF 2.3</w:t>
      </w:r>
      <w:r w:rsidR="00CA1887">
        <w:rPr>
          <w:rFonts w:cs="Times New Roman"/>
        </w:rPr>
        <w:t xml:space="preserve"> [11].</w:t>
      </w:r>
      <w:r w:rsidRPr="00EC3428">
        <w:rPr>
          <w:rFonts w:cs="Times New Roman"/>
        </w:rPr>
        <w:t xml:space="preserve"> The standard is based on the TIFF file structure and the JPEG compression codec but as well as including the original TIFF metadata tags, it adds a wide range of new ones relating to various items of interest to photographers and other people dealing with the digital media including ones for GPS.</w:t>
      </w:r>
      <w:r w:rsidR="003E2D82">
        <w:rPr>
          <w:rFonts w:cs="Times New Roman"/>
        </w:rPr>
        <w:t xml:space="preserve"> </w:t>
      </w:r>
      <w:r w:rsidRPr="00EC3428">
        <w:rPr>
          <w:rFonts w:cs="Times New Roman"/>
        </w:rPr>
        <w:t xml:space="preserve">The two organisations also jointly formulated the Design rule for Camera File system (DCF), the current version being 2.0 </w:t>
      </w:r>
      <w:r w:rsidR="00084B9C" w:rsidRPr="00EC3428">
        <w:rPr>
          <w:rFonts w:cs="Times New Roman"/>
        </w:rPr>
        <w:fldChar w:fldCharType="begin"/>
      </w:r>
      <w:r w:rsidRPr="00EC3428">
        <w:rPr>
          <w:rFonts w:cs="Times New Roman"/>
        </w:rPr>
        <w:instrText xml:space="preserve"> ADDIN ZOTERO_ITEM CSL_CITATION {"citationID":"2j3ng8oqrg","properties":{"formattedCitation":"(CIPA and JEITA 2010)","plainCitation":"(CIPA and JEITA 2010)"},"citationItems":[{"id":254,"uris":["http://zotero.org/users/2188024/items/Q6SJGVJH"],"uri":["http://zotero.org/users/2188024/items/Q6SJGVJH"],"itemData":{"id":254,"type":"article","title":"Design rule for Camera File system (DCF)","publisher":"Design rule for Camera File system (DCF)","URL":"http://www.cipa.jp/std/documents/e/DC-009-2010_E.pdf","author":[{"family":"CIPA","given":""},{"family":"JEITA","given":""}],"issued":{"date-parts":[["2010"]]},"accessed":{"date-parts":[["2016",10,5]]}}}],"schema":"https://github.com/citation-style-language/schema/raw/master/csl-citation.json"} </w:instrText>
      </w:r>
      <w:r w:rsidR="00084B9C" w:rsidRPr="00EC3428">
        <w:rPr>
          <w:rFonts w:cs="Times New Roman"/>
        </w:rPr>
        <w:fldChar w:fldCharType="separate"/>
      </w:r>
      <w:r w:rsidRPr="00EC3428">
        <w:rPr>
          <w:rFonts w:cs="Times New Roman"/>
        </w:rPr>
        <w:t>(CIPA and JEITA 2010)</w:t>
      </w:r>
      <w:r w:rsidR="00084B9C" w:rsidRPr="00EC3428">
        <w:rPr>
          <w:rFonts w:cs="Times New Roman"/>
        </w:rPr>
        <w:fldChar w:fldCharType="end"/>
      </w:r>
      <w:r w:rsidRPr="00EC3428">
        <w:rPr>
          <w:rFonts w:cs="Times New Roman"/>
        </w:rPr>
        <w:t xml:space="preserve">. The standard defines the DCF basic main image as an </w:t>
      </w:r>
      <w:proofErr w:type="spellStart"/>
      <w:r w:rsidRPr="00EC3428">
        <w:rPr>
          <w:rFonts w:cs="Times New Roman"/>
        </w:rPr>
        <w:t>Exif</w:t>
      </w:r>
      <w:proofErr w:type="spellEnd"/>
      <w:r w:rsidRPr="00EC3428">
        <w:rPr>
          <w:rFonts w:cs="Times New Roman"/>
        </w:rPr>
        <w:t>/JPEG file and sets out detailed rules on how this is to be implemented including a range of mandatory tags.</w:t>
      </w:r>
      <w:r w:rsidR="003E2D82">
        <w:rPr>
          <w:rFonts w:cs="Times New Roman"/>
        </w:rPr>
        <w:t xml:space="preserve"> </w:t>
      </w:r>
    </w:p>
    <w:p w:rsidR="00AC0A4F" w:rsidRPr="003E2D82" w:rsidRDefault="00AC0A4F" w:rsidP="003E2D82">
      <w:pPr>
        <w:pStyle w:val="Heading2"/>
        <w:rPr>
          <w:sz w:val="24"/>
          <w:szCs w:val="24"/>
        </w:rPr>
      </w:pPr>
      <w:bookmarkStart w:id="4" w:name="_Toc462674762"/>
      <w:r w:rsidRPr="003E2D82">
        <w:rPr>
          <w:sz w:val="24"/>
          <w:szCs w:val="24"/>
        </w:rPr>
        <w:lastRenderedPageBreak/>
        <w:t>IPTC</w:t>
      </w:r>
      <w:bookmarkEnd w:id="4"/>
    </w:p>
    <w:p w:rsidR="00A301AB" w:rsidRPr="00EC3428" w:rsidRDefault="00AC0A4F" w:rsidP="00EC3428">
      <w:pPr>
        <w:spacing w:line="240" w:lineRule="auto"/>
        <w:jc w:val="both"/>
        <w:rPr>
          <w:rFonts w:cs="Times New Roman"/>
        </w:rPr>
      </w:pPr>
      <w:r w:rsidRPr="00EC3428">
        <w:rPr>
          <w:rFonts w:cs="Times New Roman"/>
        </w:rPr>
        <w:t xml:space="preserve">The International Press Telecommunications Council </w:t>
      </w:r>
      <w:r w:rsidR="00BA401E" w:rsidRPr="00EC3428">
        <w:rPr>
          <w:rFonts w:cs="Times New Roman"/>
        </w:rPr>
        <w:t xml:space="preserve">(IPTC) </w:t>
      </w:r>
      <w:r w:rsidRPr="00EC3428">
        <w:rPr>
          <w:rFonts w:cs="Times New Roman"/>
        </w:rPr>
        <w:t>developed the IPTC-IIM (Information Interchange Model) in the early 1990s as an effort to organize, systematize and unify the way information was stored and transported with images among news agencies, photographers, photo agencies, libraries, museums, and other related industries</w:t>
      </w:r>
      <w:r w:rsidR="00CA1887">
        <w:rPr>
          <w:rFonts w:cs="Times New Roman"/>
        </w:rPr>
        <w:t xml:space="preserve"> [12].</w:t>
      </w:r>
      <w:r w:rsidRPr="00EC3428">
        <w:rPr>
          <w:rFonts w:cs="Times New Roman"/>
        </w:rPr>
        <w:t xml:space="preserve"> </w:t>
      </w:r>
      <w:r w:rsidR="00A301AB" w:rsidRPr="00EC3428">
        <w:rPr>
          <w:rFonts w:cs="Times New Roman"/>
        </w:rPr>
        <w:t xml:space="preserve">After the release of XMP by Adobe in 2001, IPTC worked with Adobe to develop a technical implementation of IPTC metadata in XMP format and that led to the issue of </w:t>
      </w:r>
      <w:r w:rsidR="00A301AB" w:rsidRPr="00EC3428">
        <w:rPr>
          <w:rFonts w:cs="Times New Roman"/>
          <w:i/>
        </w:rPr>
        <w:t>IPTC Core Schema for XMP</w:t>
      </w:r>
      <w:r w:rsidR="00A301AB" w:rsidRPr="00EC3428">
        <w:rPr>
          <w:rFonts w:cs="Times New Roman"/>
        </w:rPr>
        <w:t xml:space="preserve"> in 2005. This was expanded by the </w:t>
      </w:r>
      <w:r w:rsidR="00A301AB" w:rsidRPr="00EC3428">
        <w:rPr>
          <w:rFonts w:cs="Times New Roman"/>
          <w:i/>
        </w:rPr>
        <w:t>IPTC Extension metadata schema</w:t>
      </w:r>
      <w:r w:rsidR="00A301AB" w:rsidRPr="00EC3428">
        <w:rPr>
          <w:rFonts w:cs="Times New Roman"/>
        </w:rPr>
        <w:t xml:space="preserve"> in 2008. The curren</w:t>
      </w:r>
      <w:r w:rsidR="00CA1887">
        <w:rPr>
          <w:rFonts w:cs="Times New Roman"/>
        </w:rPr>
        <w:t>t version of both schema is 1.2 [13].</w:t>
      </w:r>
    </w:p>
    <w:p w:rsidR="00AC0A4F" w:rsidRPr="003E2D82" w:rsidRDefault="00AC0A4F" w:rsidP="003E2D82">
      <w:pPr>
        <w:pStyle w:val="Heading2"/>
        <w:rPr>
          <w:sz w:val="24"/>
          <w:szCs w:val="24"/>
        </w:rPr>
      </w:pPr>
      <w:bookmarkStart w:id="5" w:name="_Toc462674763"/>
      <w:r w:rsidRPr="003E2D82">
        <w:rPr>
          <w:sz w:val="24"/>
          <w:szCs w:val="24"/>
        </w:rPr>
        <w:t>XMP</w:t>
      </w:r>
      <w:bookmarkEnd w:id="5"/>
    </w:p>
    <w:p w:rsidR="00FD6F8F" w:rsidRPr="00EC3428" w:rsidRDefault="00AC0A4F" w:rsidP="00EC3428">
      <w:pPr>
        <w:spacing w:line="240" w:lineRule="auto"/>
        <w:jc w:val="both"/>
        <w:rPr>
          <w:rFonts w:cs="Times New Roman"/>
        </w:rPr>
      </w:pPr>
      <w:r w:rsidRPr="00EC3428">
        <w:rPr>
          <w:rFonts w:cs="Times New Roman"/>
        </w:rPr>
        <w:t xml:space="preserve">Extensible Metadata Platform </w:t>
      </w:r>
      <w:r w:rsidR="00847437" w:rsidRPr="00EC3428">
        <w:rPr>
          <w:rFonts w:cs="Times New Roman"/>
        </w:rPr>
        <w:t xml:space="preserve">(XMP) </w:t>
      </w:r>
      <w:r w:rsidRPr="00EC3428">
        <w:rPr>
          <w:rFonts w:cs="Times New Roman"/>
        </w:rPr>
        <w:t>was first launched by Adobe in 2001 as an attempt to consolidate the various metadata schemes into an XML structure.</w:t>
      </w:r>
      <w:r w:rsidR="003E2D82">
        <w:rPr>
          <w:rFonts w:cs="Times New Roman"/>
        </w:rPr>
        <w:t xml:space="preserve"> </w:t>
      </w:r>
      <w:r w:rsidR="00D74E62" w:rsidRPr="00EC3428">
        <w:rPr>
          <w:rFonts w:cs="Times New Roman"/>
        </w:rPr>
        <w:t xml:space="preserve">Although XMP was originally a proprietary standard, it </w:t>
      </w:r>
      <w:r w:rsidR="003957B5" w:rsidRPr="00EC3428">
        <w:rPr>
          <w:rFonts w:cs="Times New Roman"/>
        </w:rPr>
        <w:t>became an ISO standard</w:t>
      </w:r>
      <w:r w:rsidR="00CA1887">
        <w:rPr>
          <w:rFonts w:cs="Times New Roman"/>
        </w:rPr>
        <w:t xml:space="preserve"> [14]</w:t>
      </w:r>
      <w:r w:rsidR="00D74E62" w:rsidRPr="00EC3428">
        <w:rPr>
          <w:rFonts w:cs="Times New Roman"/>
        </w:rPr>
        <w:t xml:space="preserve"> in 2012 and is effectively now open source.</w:t>
      </w:r>
      <w:r w:rsidR="003E2D82">
        <w:rPr>
          <w:rFonts w:cs="Times New Roman"/>
        </w:rPr>
        <w:t xml:space="preserve"> </w:t>
      </w:r>
      <w:r w:rsidR="003957B5" w:rsidRPr="00EC3428">
        <w:rPr>
          <w:rFonts w:cs="Times New Roman"/>
        </w:rPr>
        <w:t xml:space="preserve">XMP has been designed to be applied to a wide range of document types and offers a range of schemas including the Dublin Core. Although EXIF/JPEG is the mandatory image format for digital cameras </w:t>
      </w:r>
      <w:r w:rsidR="00084B9C" w:rsidRPr="00EC3428">
        <w:rPr>
          <w:rFonts w:cs="Times New Roman"/>
        </w:rPr>
        <w:fldChar w:fldCharType="begin"/>
      </w:r>
      <w:r w:rsidR="003957B5" w:rsidRPr="00EC3428">
        <w:rPr>
          <w:rFonts w:cs="Times New Roman"/>
        </w:rPr>
        <w:instrText xml:space="preserve"> ADDIN ZOTERO_ITEM CSL_CITATION {"citationID":"18pl07ma08","properties":{"formattedCitation":"(CIPA and JEITA 2010)","plainCitation":"(CIPA and JEITA 2010)"},"citationItems":[{"id":254,"uris":["http://zotero.org/users/2188024/items/Q6SJGVJH"],"uri":["http://zotero.org/users/2188024/items/Q6SJGVJH"],"itemData":{"id":254,"type":"article","title":"Design rule for Camera File system (DCF)","publisher":"Design rule for Camera File system (DCF)","URL":"http://www.cipa.jp/std/documents/e/DC-009-2010_E.pdf","author":[{"family":"CIPA","given":""},{"family":"JEITA","given":""}],"issued":{"date-parts":[["2010"]]},"accessed":{"date-parts":[["2016",10,5]]}}}],"schema":"https://github.com/citation-style-language/schema/raw/master/csl-citation.json"} </w:instrText>
      </w:r>
      <w:r w:rsidR="00084B9C" w:rsidRPr="00EC3428">
        <w:rPr>
          <w:rFonts w:cs="Times New Roman"/>
        </w:rPr>
        <w:fldChar w:fldCharType="separate"/>
      </w:r>
      <w:r w:rsidR="00084B9C" w:rsidRPr="00EC3428">
        <w:rPr>
          <w:rFonts w:cs="Times New Roman"/>
        </w:rPr>
        <w:fldChar w:fldCharType="end"/>
      </w:r>
      <w:r w:rsidR="00CA1887">
        <w:rPr>
          <w:rFonts w:cs="Times New Roman"/>
        </w:rPr>
        <w:t>[15]. X</w:t>
      </w:r>
      <w:r w:rsidR="003957B5" w:rsidRPr="00EC3428">
        <w:rPr>
          <w:rFonts w:cs="Times New Roman"/>
        </w:rPr>
        <w:t xml:space="preserve">MP has an EXIF schema and this often used </w:t>
      </w:r>
      <w:r w:rsidR="00681CF3" w:rsidRPr="00EC3428">
        <w:rPr>
          <w:rFonts w:cs="Times New Roman"/>
        </w:rPr>
        <w:t xml:space="preserve">to copy EXIF data to XMP </w:t>
      </w:r>
      <w:r w:rsidR="003957B5" w:rsidRPr="00EC3428">
        <w:rPr>
          <w:rFonts w:cs="Times New Roman"/>
        </w:rPr>
        <w:t xml:space="preserve">when </w:t>
      </w:r>
      <w:r w:rsidR="00FD6F8F" w:rsidRPr="00EC3428">
        <w:rPr>
          <w:rFonts w:cs="Times New Roman"/>
        </w:rPr>
        <w:t xml:space="preserve">a file </w:t>
      </w:r>
      <w:r w:rsidR="003957B5" w:rsidRPr="00EC3428">
        <w:rPr>
          <w:rFonts w:cs="Times New Roman"/>
        </w:rPr>
        <w:t>from a digital</w:t>
      </w:r>
      <w:r w:rsidR="00FD6F8F" w:rsidRPr="00EC3428">
        <w:rPr>
          <w:rFonts w:cs="Times New Roman"/>
        </w:rPr>
        <w:t xml:space="preserve"> camera is edited in a software </w:t>
      </w:r>
      <w:r w:rsidR="003957B5" w:rsidRPr="00EC3428">
        <w:rPr>
          <w:rFonts w:cs="Times New Roman"/>
        </w:rPr>
        <w:t>image processing</w:t>
      </w:r>
      <w:r w:rsidR="00FD6F8F" w:rsidRPr="00EC3428">
        <w:rPr>
          <w:rFonts w:cs="Times New Roman"/>
        </w:rPr>
        <w:t xml:space="preserve"> application</w:t>
      </w:r>
      <w:r w:rsidR="003957B5" w:rsidRPr="00EC3428">
        <w:rPr>
          <w:rFonts w:cs="Times New Roman"/>
        </w:rPr>
        <w:t>.</w:t>
      </w:r>
    </w:p>
    <w:p w:rsidR="009563E4" w:rsidRPr="003E2D82" w:rsidRDefault="00996B29" w:rsidP="003E2D82">
      <w:pPr>
        <w:pStyle w:val="Heading2"/>
        <w:rPr>
          <w:sz w:val="24"/>
          <w:szCs w:val="24"/>
        </w:rPr>
      </w:pPr>
      <w:bookmarkStart w:id="6" w:name="_Ref450561929"/>
      <w:bookmarkStart w:id="7" w:name="_Ref450561971"/>
      <w:bookmarkStart w:id="8" w:name="_Ref450561988"/>
      <w:bookmarkStart w:id="9" w:name="_Ref452558108"/>
      <w:bookmarkStart w:id="10" w:name="_Ref452558123"/>
      <w:bookmarkStart w:id="11" w:name="_Toc454010698"/>
      <w:bookmarkStart w:id="12" w:name="_Toc454107118"/>
      <w:bookmarkStart w:id="13" w:name="_Toc462674764"/>
      <w:r w:rsidRPr="003E2D82">
        <w:rPr>
          <w:sz w:val="24"/>
          <w:szCs w:val="24"/>
        </w:rPr>
        <w:t>PNG Files</w:t>
      </w:r>
      <w:bookmarkEnd w:id="6"/>
      <w:bookmarkEnd w:id="7"/>
      <w:bookmarkEnd w:id="8"/>
      <w:bookmarkEnd w:id="9"/>
      <w:bookmarkEnd w:id="10"/>
      <w:bookmarkEnd w:id="11"/>
      <w:bookmarkEnd w:id="12"/>
      <w:bookmarkEnd w:id="13"/>
    </w:p>
    <w:p w:rsidR="00E638AB" w:rsidRDefault="00714A63" w:rsidP="00EB01F8">
      <w:pPr>
        <w:spacing w:line="240" w:lineRule="auto"/>
        <w:jc w:val="both"/>
        <w:rPr>
          <w:rFonts w:cs="Times New Roman"/>
        </w:rPr>
      </w:pPr>
      <w:r w:rsidRPr="00EC3428">
        <w:rPr>
          <w:rFonts w:cs="Times New Roman"/>
        </w:rPr>
        <w:t>An ad-hoc group of computer graphics experts and enthusiasts</w:t>
      </w:r>
      <w:r w:rsidR="0099159D" w:rsidRPr="00EC3428">
        <w:rPr>
          <w:rFonts w:cs="Times New Roman"/>
        </w:rPr>
        <w:t xml:space="preserve"> formed through Internet discussion groups </w:t>
      </w:r>
      <w:r w:rsidRPr="00EC3428">
        <w:rPr>
          <w:rFonts w:cs="Times New Roman"/>
        </w:rPr>
        <w:t>began work on creating the Portable Network Graphics</w:t>
      </w:r>
      <w:r w:rsidR="003E2D82">
        <w:rPr>
          <w:rFonts w:cs="Times New Roman"/>
        </w:rPr>
        <w:t xml:space="preserve"> </w:t>
      </w:r>
      <w:r w:rsidRPr="00EC3428">
        <w:rPr>
          <w:rFonts w:cs="Times New Roman"/>
        </w:rPr>
        <w:t>(PNG) in 1995 after problems arose with the raising of patent infringement issues in regard to the Graphics Interchange Format (GIF). Tha</w:t>
      </w:r>
      <w:r w:rsidR="00CA1887">
        <w:rPr>
          <w:rFonts w:cs="Times New Roman"/>
        </w:rPr>
        <w:t xml:space="preserve">t format had been introduced by [17] </w:t>
      </w:r>
      <w:r w:rsidRPr="00EC3428">
        <w:rPr>
          <w:rFonts w:cs="Times New Roman"/>
        </w:rPr>
        <w:t xml:space="preserve">some 8 years previously. GIF employed the Lempel-Ziv-Welch (LZW) lossless data compression technique and by restricting the colour palette to 256 colours using the 24-bit RGB colour space, could create very small files for the World Wide Web with little or no degradation in the visual quality. GIF quickly became the most widely used format for storing multibit graphics and image data </w:t>
      </w:r>
      <w:r w:rsidR="00CA1887">
        <w:rPr>
          <w:rFonts w:cs="Times New Roman"/>
        </w:rPr>
        <w:t xml:space="preserve">[5]. </w:t>
      </w:r>
      <w:r w:rsidRPr="00EC3428">
        <w:rPr>
          <w:rFonts w:cs="Times New Roman"/>
        </w:rPr>
        <w:t xml:space="preserve">At the time they launched the GIF format, </w:t>
      </w:r>
      <w:proofErr w:type="spellStart"/>
      <w:r w:rsidRPr="00EC3428">
        <w:rPr>
          <w:rFonts w:cs="Times New Roman"/>
        </w:rPr>
        <w:t>Compuserve</w:t>
      </w:r>
      <w:proofErr w:type="spellEnd"/>
      <w:r w:rsidRPr="00EC3428">
        <w:rPr>
          <w:rFonts w:cs="Times New Roman"/>
        </w:rPr>
        <w:t xml:space="preserve"> did not realise that the LZW compression technique was patented and in 1994, patent holders Unisys announced that commercial online businesses would have to pay for use of the LZW patent. </w:t>
      </w:r>
      <w:r w:rsidR="00EB01F8">
        <w:rPr>
          <w:rFonts w:cs="Times New Roman"/>
        </w:rPr>
        <w:t xml:space="preserve"> </w:t>
      </w:r>
      <w:r w:rsidRPr="00EC3428">
        <w:rPr>
          <w:rFonts w:cs="Times New Roman"/>
        </w:rPr>
        <w:t>This caused considerable bad feeling among software developers which resulted in the ad-hoc group being set up to develop an alternative format without LZW compression. Working exclusively through Usenet and email</w:t>
      </w:r>
      <w:r w:rsidR="00CA1887">
        <w:rPr>
          <w:rFonts w:cs="Times New Roman"/>
        </w:rPr>
        <w:t xml:space="preserve"> [16],</w:t>
      </w:r>
      <w:r w:rsidRPr="00EC3428">
        <w:rPr>
          <w:rFonts w:cs="Times New Roman"/>
        </w:rPr>
        <w:t xml:space="preserve"> the group successfully produced the firs</w:t>
      </w:r>
      <w:r w:rsidR="00CA1887">
        <w:rPr>
          <w:rFonts w:cs="Times New Roman"/>
        </w:rPr>
        <w:t xml:space="preserve">t PNG specification. </w:t>
      </w:r>
      <w:r w:rsidRPr="00EC3428">
        <w:rPr>
          <w:rFonts w:cs="Times New Roman"/>
        </w:rPr>
        <w:t>The specification with some minor modifications became an International Standard in 2003</w:t>
      </w:r>
      <w:r w:rsidR="00CA1887">
        <w:rPr>
          <w:rFonts w:cs="Times New Roman"/>
        </w:rPr>
        <w:t xml:space="preserve"> [18].</w:t>
      </w:r>
      <w:r w:rsidR="003E2D82">
        <w:rPr>
          <w:rFonts w:cs="Times New Roman"/>
        </w:rPr>
        <w:t xml:space="preserve"> </w:t>
      </w:r>
      <w:r w:rsidR="00996B29" w:rsidRPr="00EC3428">
        <w:rPr>
          <w:rFonts w:cs="Times New Roman"/>
        </w:rPr>
        <w:t xml:space="preserve">Since then, PNG has had continuous growth in popularity against a decline in that for GIF and, although the LZW patents relating to GIF expired in 2003 and 2004, GIF files are found on </w:t>
      </w:r>
      <w:r w:rsidR="00D448D0" w:rsidRPr="00EC3428">
        <w:rPr>
          <w:rFonts w:cs="Times New Roman"/>
        </w:rPr>
        <w:t>less than</w:t>
      </w:r>
      <w:r w:rsidR="00996B29" w:rsidRPr="00EC3428">
        <w:rPr>
          <w:rFonts w:cs="Times New Roman"/>
        </w:rPr>
        <w:t xml:space="preserve"> 41% of websites today compared to </w:t>
      </w:r>
      <w:r w:rsidR="00D448D0" w:rsidRPr="00EC3428">
        <w:rPr>
          <w:rFonts w:cs="Times New Roman"/>
        </w:rPr>
        <w:t xml:space="preserve">over </w:t>
      </w:r>
      <w:r w:rsidR="00996B29" w:rsidRPr="00EC3428">
        <w:rPr>
          <w:rFonts w:cs="Times New Roman"/>
        </w:rPr>
        <w:t>7</w:t>
      </w:r>
      <w:r w:rsidR="00D448D0" w:rsidRPr="00EC3428">
        <w:rPr>
          <w:rFonts w:cs="Times New Roman"/>
        </w:rPr>
        <w:t>1</w:t>
      </w:r>
      <w:r w:rsidR="00996B29" w:rsidRPr="00EC3428">
        <w:rPr>
          <w:rFonts w:cs="Times New Roman"/>
        </w:rPr>
        <w:t xml:space="preserve">% for PNG </w:t>
      </w:r>
      <w:r w:rsidR="00CA1887">
        <w:rPr>
          <w:rFonts w:cs="Times New Roman"/>
        </w:rPr>
        <w:t>[6]</w:t>
      </w:r>
      <w:r w:rsidR="00847437" w:rsidRPr="00EC3428">
        <w:rPr>
          <w:rFonts w:cs="Times New Roman"/>
        </w:rPr>
        <w:t xml:space="preserve"> although animated GIFs are making something of a comeback for </w:t>
      </w:r>
      <w:r w:rsidR="00EB01F8">
        <w:rPr>
          <w:rFonts w:cs="Times New Roman"/>
        </w:rPr>
        <w:t xml:space="preserve"> </w:t>
      </w:r>
      <w:r w:rsidR="00847437" w:rsidRPr="00EC3428">
        <w:rPr>
          <w:rFonts w:cs="Times New Roman"/>
        </w:rPr>
        <w:t xml:space="preserve">showing short snatches of video, particularly on breaking news stories as well as popular social media sites like Facebook and Tumblr </w:t>
      </w:r>
      <w:r w:rsidR="00CA1887">
        <w:rPr>
          <w:rFonts w:cs="Times New Roman"/>
        </w:rPr>
        <w:t>[19]</w:t>
      </w:r>
      <w:r w:rsidR="00084B9C" w:rsidRPr="00EC3428">
        <w:rPr>
          <w:rFonts w:cs="Times New Roman"/>
        </w:rPr>
        <w:fldChar w:fldCharType="begin"/>
      </w:r>
      <w:r w:rsidR="00847437" w:rsidRPr="00EC3428">
        <w:rPr>
          <w:rFonts w:cs="Times New Roman"/>
        </w:rPr>
        <w:instrText xml:space="preserve"> ADDIN ZOTERO_ITEM CSL_CITATION {"citationID":"1v2hjhnvac","properties":{"formattedCitation":"(Moreau 2015)","plainCitation":"(Moreau 2015)"},"citationItems":[{"id":287,"uris":["http://zotero.org/users/2188024/items/6U9WNJDH"],"uri":["http://zotero.org/users/2188024/items/6U9WNJDH"],"itemData":{"id":287,"type":"webpage","title":"Why Are GIFs So Popular Right Now?","container-title":"About Tech","abstract":"Animated images -- otherwise known as GIFs -- have been around for 25 years, but in 2013, the GIF trend has never been stronger. Back in the mid to late 90s, at the dawn of the Internet age, GIFs were normally characterized by tacky little clipart images that moved skittishly, often scattered across sites built on Geocities or Angelfire.","URL":"http://webtrends.about.com/od/Gifs/a/Animated-Gif.htm","author":[{"family":"Moreau","given":""}],"issued":{"date-parts":[["2015"]]},"accessed":{"date-parts":[["2016",6,1]]}}}],"schema":"https://github.com/citation-style-language/schema/raw/master/csl-citation.json"} </w:instrText>
      </w:r>
      <w:r w:rsidR="00084B9C" w:rsidRPr="00EC3428">
        <w:rPr>
          <w:rFonts w:cs="Times New Roman"/>
        </w:rPr>
        <w:fldChar w:fldCharType="separate"/>
      </w:r>
      <w:r w:rsidR="00084B9C" w:rsidRPr="00EC3428">
        <w:rPr>
          <w:rFonts w:cs="Times New Roman"/>
        </w:rPr>
        <w:fldChar w:fldCharType="end"/>
      </w:r>
      <w:r w:rsidR="00721380" w:rsidRPr="00EC3428">
        <w:rPr>
          <w:rFonts w:cs="Times New Roman"/>
        </w:rPr>
        <w:t>.</w:t>
      </w:r>
      <w:r w:rsidR="00EB01F8">
        <w:rPr>
          <w:rFonts w:cs="Times New Roman"/>
        </w:rPr>
        <w:t xml:space="preserve"> </w:t>
      </w:r>
      <w:r w:rsidR="00721380" w:rsidRPr="00EC3428">
        <w:rPr>
          <w:rFonts w:cs="Times New Roman"/>
        </w:rPr>
        <w:t>PNG files</w:t>
      </w:r>
      <w:r w:rsidR="00E4625C" w:rsidRPr="00EC3428">
        <w:rPr>
          <w:rFonts w:cs="Times New Roman"/>
        </w:rPr>
        <w:t xml:space="preserve"> </w:t>
      </w:r>
      <w:r w:rsidR="00847BC5" w:rsidRPr="00EC3428">
        <w:rPr>
          <w:rFonts w:cs="Times New Roman"/>
        </w:rPr>
        <w:t>have a distinct lack of emphasis</w:t>
      </w:r>
      <w:r w:rsidR="00E4625C" w:rsidRPr="00EC3428">
        <w:rPr>
          <w:rFonts w:cs="Times New Roman"/>
        </w:rPr>
        <w:t xml:space="preserve"> on metadata,</w:t>
      </w:r>
      <w:r w:rsidR="00721380" w:rsidRPr="00EC3428">
        <w:rPr>
          <w:rFonts w:cs="Times New Roman"/>
        </w:rPr>
        <w:t xml:space="preserve"> probably resulting from their background of </w:t>
      </w:r>
      <w:r w:rsidR="00E4625C" w:rsidRPr="00EC3428">
        <w:rPr>
          <w:rFonts w:cs="Times New Roman"/>
        </w:rPr>
        <w:t xml:space="preserve">development with an emphasis on minimal file size. Only </w:t>
      </w:r>
      <w:r w:rsidR="00C14F2A" w:rsidRPr="00EC3428">
        <w:rPr>
          <w:rFonts w:cs="Times New Roman"/>
        </w:rPr>
        <w:t>10</w:t>
      </w:r>
      <w:r w:rsidR="00E4625C" w:rsidRPr="00EC3428">
        <w:rPr>
          <w:rFonts w:cs="Times New Roman"/>
        </w:rPr>
        <w:t xml:space="preserve"> metadata tags are included in the specification</w:t>
      </w:r>
      <w:r w:rsidR="003E2D82">
        <w:rPr>
          <w:rFonts w:cs="Times New Roman"/>
        </w:rPr>
        <w:t xml:space="preserve">. </w:t>
      </w:r>
      <w:r w:rsidR="00C14F2A" w:rsidRPr="00EC3428">
        <w:rPr>
          <w:rFonts w:cs="Times New Roman"/>
        </w:rPr>
        <w:t xml:space="preserve">Additional </w:t>
      </w:r>
      <w:r w:rsidR="00E2091F" w:rsidRPr="00EC3428">
        <w:rPr>
          <w:rFonts w:cs="Times New Roman"/>
        </w:rPr>
        <w:t xml:space="preserve">custom </w:t>
      </w:r>
      <w:r w:rsidR="00C14F2A" w:rsidRPr="00EC3428">
        <w:rPr>
          <w:rFonts w:cs="Times New Roman"/>
        </w:rPr>
        <w:t xml:space="preserve">metadata tags can be added but </w:t>
      </w:r>
      <w:r w:rsidR="00E2091F" w:rsidRPr="00EC3428">
        <w:rPr>
          <w:rFonts w:cs="Times New Roman"/>
        </w:rPr>
        <w:t xml:space="preserve">neither the standard nor custom tags </w:t>
      </w:r>
      <w:r w:rsidR="00C14F2A" w:rsidRPr="00EC3428">
        <w:rPr>
          <w:rFonts w:cs="Times New Roman"/>
        </w:rPr>
        <w:t>seem to be common</w:t>
      </w:r>
      <w:r w:rsidR="00E2091F" w:rsidRPr="00EC3428">
        <w:rPr>
          <w:rFonts w:cs="Times New Roman"/>
        </w:rPr>
        <w:t>ly used</w:t>
      </w:r>
      <w:r w:rsidR="00032736" w:rsidRPr="00EC3428">
        <w:rPr>
          <w:rFonts w:cs="Times New Roman"/>
        </w:rPr>
        <w:t xml:space="preserve"> in original PNG files.</w:t>
      </w:r>
      <w:r w:rsidR="003E2D82">
        <w:rPr>
          <w:rFonts w:cs="Times New Roman"/>
        </w:rPr>
        <w:t xml:space="preserve"> V</w:t>
      </w:r>
      <w:r w:rsidR="00032736" w:rsidRPr="00EC3428">
        <w:rPr>
          <w:rFonts w:cs="Times New Roman"/>
        </w:rPr>
        <w:t>arious applications have significantly different ways of handling existing metadata when converting JPEG files with EXIF data to PNG format</w:t>
      </w:r>
      <w:r w:rsidR="00EB01F8">
        <w:rPr>
          <w:rFonts w:cs="Times New Roman"/>
        </w:rPr>
        <w:t>.</w:t>
      </w:r>
    </w:p>
    <w:p w:rsidR="00EB01F8" w:rsidRPr="00EC3428" w:rsidRDefault="00EB01F8" w:rsidP="00EB01F8">
      <w:pPr>
        <w:spacing w:line="240" w:lineRule="auto"/>
        <w:jc w:val="both"/>
        <w:rPr>
          <w:rFonts w:cs="Times New Roman"/>
        </w:rPr>
      </w:pPr>
    </w:p>
    <w:p w:rsidR="007B45A3" w:rsidRDefault="007B45A3" w:rsidP="00E36EE8">
      <w:pPr>
        <w:pStyle w:val="Heading1"/>
        <w:numPr>
          <w:ilvl w:val="0"/>
          <w:numId w:val="0"/>
        </w:numPr>
        <w:rPr>
          <w:sz w:val="32"/>
        </w:rPr>
      </w:pPr>
      <w:bookmarkStart w:id="14" w:name="_Toc454010733"/>
      <w:bookmarkStart w:id="15" w:name="_Toc454107153"/>
      <w:bookmarkStart w:id="16" w:name="_Toc462674808"/>
    </w:p>
    <w:p w:rsidR="00517939" w:rsidRDefault="00517939" w:rsidP="00517939"/>
    <w:p w:rsidR="00CA1887" w:rsidRDefault="00CA1887" w:rsidP="00517939"/>
    <w:p w:rsidR="00CA1887" w:rsidRDefault="00CA1887" w:rsidP="00517939"/>
    <w:p w:rsidR="00517939" w:rsidRPr="00517939" w:rsidRDefault="00517939" w:rsidP="00517939"/>
    <w:p w:rsidR="007B45A3" w:rsidRDefault="007B45A3" w:rsidP="00E36EE8">
      <w:pPr>
        <w:pStyle w:val="Heading1"/>
        <w:numPr>
          <w:ilvl w:val="0"/>
          <w:numId w:val="0"/>
        </w:numPr>
        <w:rPr>
          <w:sz w:val="32"/>
        </w:rPr>
      </w:pPr>
    </w:p>
    <w:p w:rsidR="007B45A3" w:rsidRDefault="007B45A3" w:rsidP="00E36EE8">
      <w:pPr>
        <w:pStyle w:val="Heading1"/>
        <w:numPr>
          <w:ilvl w:val="0"/>
          <w:numId w:val="0"/>
        </w:numPr>
        <w:rPr>
          <w:sz w:val="32"/>
        </w:rPr>
      </w:pPr>
    </w:p>
    <w:p w:rsidR="00C741C0" w:rsidRDefault="00C741C0" w:rsidP="00E36EE8">
      <w:pPr>
        <w:pStyle w:val="Heading1"/>
        <w:numPr>
          <w:ilvl w:val="0"/>
          <w:numId w:val="0"/>
        </w:numPr>
        <w:rPr>
          <w:sz w:val="32"/>
        </w:rPr>
      </w:pPr>
      <w:r w:rsidRPr="00E36EE8">
        <w:rPr>
          <w:sz w:val="32"/>
        </w:rPr>
        <w:t>References</w:t>
      </w:r>
      <w:bookmarkEnd w:id="14"/>
      <w:bookmarkEnd w:id="15"/>
      <w:bookmarkEnd w:id="16"/>
    </w:p>
    <w:p w:rsidR="00CA1887" w:rsidRDefault="00CA1887" w:rsidP="00CA1887"/>
    <w:p w:rsidR="00CA1887" w:rsidRDefault="00CA1887" w:rsidP="00CA1887">
      <w:pPr>
        <w:spacing w:after="0" w:line="240" w:lineRule="auto"/>
      </w:pPr>
      <w:r>
        <w:lastRenderedPageBreak/>
        <w:t>[1] NISO (2004) ‘Understanding metadata’, National Information Standards, 20.</w:t>
      </w:r>
    </w:p>
    <w:p w:rsidR="00CA1887" w:rsidRDefault="00CA1887" w:rsidP="00CA1887">
      <w:pPr>
        <w:spacing w:after="0" w:line="240" w:lineRule="auto"/>
      </w:pPr>
    </w:p>
    <w:p w:rsidR="00CA1887" w:rsidRDefault="00CA1887" w:rsidP="00CA1887">
      <w:pPr>
        <w:spacing w:after="0" w:line="240" w:lineRule="auto"/>
      </w:pPr>
      <w:r>
        <w:t>[2] Baca, M. (2008) Introduction to Metadata, Getty Publications.</w:t>
      </w:r>
    </w:p>
    <w:p w:rsidR="00CA1887" w:rsidRDefault="00CA1887" w:rsidP="00CA1887">
      <w:pPr>
        <w:spacing w:after="0" w:line="240" w:lineRule="auto"/>
      </w:pPr>
    </w:p>
    <w:p w:rsidR="00CA1887" w:rsidRDefault="00CA1887" w:rsidP="00CA1887">
      <w:pPr>
        <w:spacing w:after="0" w:line="240" w:lineRule="auto"/>
      </w:pPr>
      <w:r>
        <w:t xml:space="preserve">[3] </w:t>
      </w:r>
      <w:proofErr w:type="spellStart"/>
      <w:r>
        <w:t>Casson</w:t>
      </w:r>
      <w:proofErr w:type="spellEnd"/>
      <w:r>
        <w:t>, L. (2002) Libraries in the Ancient World, Yale University Press.</w:t>
      </w:r>
    </w:p>
    <w:p w:rsidR="00CA1887" w:rsidRDefault="00CA1887" w:rsidP="00CA1887">
      <w:pPr>
        <w:spacing w:after="0" w:line="240" w:lineRule="auto"/>
      </w:pPr>
    </w:p>
    <w:p w:rsidR="00CA1887" w:rsidRDefault="00CA1887" w:rsidP="00CA1887">
      <w:pPr>
        <w:spacing w:after="0" w:line="240" w:lineRule="auto"/>
      </w:pPr>
      <w:r>
        <w:t>[4] Caplan, P. (2000) ‘International Metadata Initiatives: Lessons in Bibliographic Control’, Presented at the Library of Congress Bicentennial Conference on Bibliographic Control for the New Millennium: Confronting the challenges of networked resources and the web, http://www.loc.gov/catdir/bibcontrol/caplan_paper.html.</w:t>
      </w:r>
    </w:p>
    <w:p w:rsidR="00CA1887" w:rsidRDefault="00CA1887" w:rsidP="00CA1887">
      <w:pPr>
        <w:spacing w:after="0" w:line="240" w:lineRule="auto"/>
      </w:pPr>
    </w:p>
    <w:p w:rsidR="00CA1887" w:rsidRDefault="00CA1887" w:rsidP="00CA1887">
      <w:pPr>
        <w:spacing w:after="0" w:line="240" w:lineRule="auto"/>
      </w:pPr>
      <w:r>
        <w:t xml:space="preserve">[5] Murray, J., </w:t>
      </w:r>
      <w:proofErr w:type="spellStart"/>
      <w:r>
        <w:t>VanRyper</w:t>
      </w:r>
      <w:proofErr w:type="spellEnd"/>
      <w:r>
        <w:t xml:space="preserve">, W. (1996) ‘Encyclopedia of graphics file formats’, Sebastopol: O’Reilly,| c1996, 2nd ed., </w:t>
      </w:r>
    </w:p>
    <w:p w:rsidR="00CA1887" w:rsidRDefault="00CA1887" w:rsidP="00CA1887">
      <w:pPr>
        <w:spacing w:after="0" w:line="240" w:lineRule="auto"/>
      </w:pPr>
    </w:p>
    <w:p w:rsidR="00CA1887" w:rsidRDefault="00CA1887" w:rsidP="00CA1887">
      <w:pPr>
        <w:spacing w:after="0" w:line="240" w:lineRule="auto"/>
      </w:pPr>
      <w:r>
        <w:t xml:space="preserve">[6] W3Techs (2016a) Usage Statistics of Image File Formats for Websites, January 2016, http://w3techs.com/technologies/overview/image_format/all </w:t>
      </w:r>
    </w:p>
    <w:p w:rsidR="00CA1887" w:rsidRDefault="00CA1887" w:rsidP="00CA1887">
      <w:pPr>
        <w:spacing w:after="0" w:line="240" w:lineRule="auto"/>
      </w:pPr>
    </w:p>
    <w:p w:rsidR="00CA1887" w:rsidRDefault="00CA1887" w:rsidP="00CA1887">
      <w:pPr>
        <w:spacing w:after="0" w:line="240" w:lineRule="auto"/>
      </w:pPr>
      <w:r>
        <w:t xml:space="preserve">[7] Aldus (1992) TIFF Revision 6.0, Adobe Systems, http://partners.adobe.com/public/developer/en/tiff/TIFF6.pdf </w:t>
      </w:r>
    </w:p>
    <w:p w:rsidR="00CA1887" w:rsidRDefault="00CA1887" w:rsidP="00CA1887">
      <w:pPr>
        <w:spacing w:after="0" w:line="240" w:lineRule="auto"/>
      </w:pPr>
    </w:p>
    <w:p w:rsidR="00CA1887" w:rsidRDefault="00CA1887" w:rsidP="00CA1887">
      <w:pPr>
        <w:spacing w:after="0" w:line="240" w:lineRule="auto"/>
      </w:pPr>
      <w:r>
        <w:t xml:space="preserve">[8] Joint Photographic Experts Group (1992) T.81 Information Technology – Digital Compression And Coding Of Continuous-Tone Still Images – Requirements And Guidelines, W3C: http://www.w3.org/Graphics/JPEG/itu-t81.pdf </w:t>
      </w:r>
    </w:p>
    <w:p w:rsidR="00CA1887" w:rsidRDefault="00CA1887" w:rsidP="00CA1887">
      <w:pPr>
        <w:spacing w:after="0" w:line="240" w:lineRule="auto"/>
      </w:pPr>
    </w:p>
    <w:p w:rsidR="00CA1887" w:rsidRDefault="00CA1887" w:rsidP="00CA1887">
      <w:pPr>
        <w:spacing w:after="0" w:line="240" w:lineRule="auto"/>
      </w:pPr>
      <w:r>
        <w:t>[9] Hamilton, E. (1992) ‘JPEG File Interchange Format Version 1.02’, http://www.w3.org/Graphics/JPEG/jfif3.pdf</w:t>
      </w:r>
    </w:p>
    <w:p w:rsidR="00CA1887" w:rsidRDefault="00CA1887" w:rsidP="00CA1887">
      <w:pPr>
        <w:spacing w:after="0" w:line="240" w:lineRule="auto"/>
      </w:pPr>
    </w:p>
    <w:p w:rsidR="00CA1887" w:rsidRDefault="00CA1887" w:rsidP="00CA1887">
      <w:pPr>
        <w:spacing w:after="0" w:line="240" w:lineRule="auto"/>
      </w:pPr>
      <w:r>
        <w:t>[10] Joint Photographic Experts Group (2011) T.871 : Information Technology - Digital Compression and Coding of Continuous-Tone Still Images: JPEG File Interchange Format (JFIF), http://www.itu.int/rec/T-REC-T.871</w:t>
      </w:r>
    </w:p>
    <w:p w:rsidR="00CA1887" w:rsidRDefault="00CA1887" w:rsidP="00CA1887">
      <w:pPr>
        <w:spacing w:after="0" w:line="240" w:lineRule="auto"/>
      </w:pPr>
    </w:p>
    <w:p w:rsidR="00CA1887" w:rsidRDefault="00CA1887" w:rsidP="00CA1887">
      <w:pPr>
        <w:spacing w:after="0" w:line="240" w:lineRule="auto"/>
      </w:pPr>
      <w:r>
        <w:t xml:space="preserve">[11] CIPA, JEITA (2012) ‘Exchangeable image file format for digital still cameras: </w:t>
      </w:r>
      <w:proofErr w:type="spellStart"/>
      <w:r>
        <w:t>Exif</w:t>
      </w:r>
      <w:proofErr w:type="spellEnd"/>
      <w:r>
        <w:t xml:space="preserve"> Version 2.3’, http://www.cipa.jp/std/documents/e/DC-008-2012_E.pdf </w:t>
      </w:r>
    </w:p>
    <w:p w:rsidR="00CA1887" w:rsidRDefault="00CA1887" w:rsidP="00CA1887">
      <w:pPr>
        <w:spacing w:after="0" w:line="240" w:lineRule="auto"/>
      </w:pPr>
    </w:p>
    <w:p w:rsidR="00CA1887" w:rsidRDefault="00CA1887" w:rsidP="00CA1887">
      <w:pPr>
        <w:spacing w:after="0" w:line="240" w:lineRule="auto"/>
      </w:pPr>
      <w:r>
        <w:t>[12] IPTC (2014a) IPTC Photo Metadata Standard [online], available: https://iptc.org/standards/photo-metadata/iptc-standard/.</w:t>
      </w:r>
    </w:p>
    <w:p w:rsidR="00CA1887" w:rsidRDefault="00CA1887" w:rsidP="00CA1887">
      <w:pPr>
        <w:spacing w:after="0" w:line="240" w:lineRule="auto"/>
      </w:pPr>
    </w:p>
    <w:p w:rsidR="00CA1887" w:rsidRDefault="00CA1887" w:rsidP="00CA1887">
      <w:pPr>
        <w:spacing w:after="0" w:line="240" w:lineRule="auto"/>
      </w:pPr>
      <w:r>
        <w:t>[13] IPTC (2014b) ‘IPTC Photo Metadata: Core 1.2/Extension 1.2’ https://www.iptc.org/std/photometadata/specification/IPTC-PhotoMetadata</w:t>
      </w:r>
    </w:p>
    <w:p w:rsidR="00CA1887" w:rsidRDefault="00CA1887" w:rsidP="00CA1887">
      <w:pPr>
        <w:spacing w:after="0" w:line="240" w:lineRule="auto"/>
      </w:pPr>
    </w:p>
    <w:p w:rsidR="00CA1887" w:rsidRDefault="00CA1887" w:rsidP="00CA1887">
      <w:pPr>
        <w:spacing w:after="0" w:line="240" w:lineRule="auto"/>
      </w:pPr>
      <w:r>
        <w:t xml:space="preserve">[14] ISO (2012) Adobe Extensible Metadata Platform (XMP) Becomes an ISO Standard, http://www.iso.org/iso/home/news_index/news_archive/news.htm?refid=Ref1525 </w:t>
      </w:r>
    </w:p>
    <w:p w:rsidR="00CA1887" w:rsidRDefault="00CA1887" w:rsidP="00CA1887">
      <w:pPr>
        <w:spacing w:after="0" w:line="240" w:lineRule="auto"/>
      </w:pPr>
    </w:p>
    <w:p w:rsidR="00CA1887" w:rsidRDefault="00CA1887" w:rsidP="00CA1887">
      <w:pPr>
        <w:spacing w:after="0" w:line="240" w:lineRule="auto"/>
      </w:pPr>
      <w:r>
        <w:t xml:space="preserve">[15] CIPA, JEITA (2010) ‘Design rule for Camera File system (DCF)’, http://www.cipa.jp/std/documents/e/DC-009-2010_E.pdf </w:t>
      </w:r>
    </w:p>
    <w:p w:rsidR="00CA1887" w:rsidRDefault="00CA1887" w:rsidP="00CA1887">
      <w:pPr>
        <w:spacing w:after="0" w:line="240" w:lineRule="auto"/>
      </w:pPr>
    </w:p>
    <w:p w:rsidR="00CA1887" w:rsidRDefault="00CA1887" w:rsidP="00CA1887">
      <w:pPr>
        <w:spacing w:after="0" w:line="240" w:lineRule="auto"/>
      </w:pPr>
      <w:r>
        <w:t xml:space="preserve">[16] </w:t>
      </w:r>
      <w:proofErr w:type="spellStart"/>
      <w:r>
        <w:t>Roelofs</w:t>
      </w:r>
      <w:proofErr w:type="spellEnd"/>
      <w:r>
        <w:t>, G. (1997) ‘Linux Gazette: History of the Portable Network Graphics (PNG) Format’, Linux J., 1997(36es), available: http://dl.acm.org/citation.cfm?id=326832.326851 [accessed 13 Sep 2015].</w:t>
      </w:r>
    </w:p>
    <w:p w:rsidR="00CA1887" w:rsidRDefault="00CA1887" w:rsidP="00CA1887">
      <w:pPr>
        <w:spacing w:after="0" w:line="240" w:lineRule="auto"/>
      </w:pPr>
    </w:p>
    <w:p w:rsidR="00CA1887" w:rsidRDefault="00CA1887" w:rsidP="00CA1887">
      <w:pPr>
        <w:spacing w:after="0" w:line="240" w:lineRule="auto"/>
      </w:pPr>
      <w:r>
        <w:t xml:space="preserve">[17] </w:t>
      </w:r>
      <w:proofErr w:type="spellStart"/>
      <w:r>
        <w:t>Compuserve</w:t>
      </w:r>
      <w:proofErr w:type="spellEnd"/>
      <w:r>
        <w:t xml:space="preserve"> (1987) Graphics Interchange Format (Tm) A Standard Defining a Mechanism for the Storage and Transmission of Raster-Based Graphics Information, </w:t>
      </w:r>
      <w:proofErr w:type="spellStart"/>
      <w:r>
        <w:t>Compuserve</w:t>
      </w:r>
      <w:proofErr w:type="spellEnd"/>
      <w:r>
        <w:t xml:space="preserve"> Incorporated, http://www.w3.org/Graphics/GIF/spec-gif87.txt </w:t>
      </w:r>
    </w:p>
    <w:p w:rsidR="00CA1887" w:rsidRDefault="00CA1887" w:rsidP="00CA1887">
      <w:pPr>
        <w:spacing w:after="0" w:line="240" w:lineRule="auto"/>
      </w:pPr>
    </w:p>
    <w:p w:rsidR="00CA1887" w:rsidRDefault="00CA1887" w:rsidP="00CA1887">
      <w:pPr>
        <w:spacing w:after="0" w:line="240" w:lineRule="auto"/>
      </w:pPr>
      <w:r>
        <w:t xml:space="preserve">[18] Adler, M., </w:t>
      </w:r>
      <w:proofErr w:type="spellStart"/>
      <w:r>
        <w:t>Boutell</w:t>
      </w:r>
      <w:proofErr w:type="spellEnd"/>
      <w:r>
        <w:t xml:space="preserve">, T., </w:t>
      </w:r>
      <w:proofErr w:type="spellStart"/>
      <w:r>
        <w:t>Brunschen</w:t>
      </w:r>
      <w:proofErr w:type="spellEnd"/>
      <w:r>
        <w:t xml:space="preserve">, C., Costello, A., Crocker, L., </w:t>
      </w:r>
      <w:proofErr w:type="spellStart"/>
      <w:r>
        <w:t>Dilger</w:t>
      </w:r>
      <w:proofErr w:type="spellEnd"/>
      <w:r>
        <w:t xml:space="preserve">, A., </w:t>
      </w:r>
      <w:proofErr w:type="spellStart"/>
      <w:r>
        <w:t>Fromme</w:t>
      </w:r>
      <w:proofErr w:type="spellEnd"/>
      <w:r>
        <w:t xml:space="preserve">, O., </w:t>
      </w:r>
      <w:proofErr w:type="spellStart"/>
      <w:r>
        <w:t>Gailly</w:t>
      </w:r>
      <w:proofErr w:type="spellEnd"/>
      <w:r>
        <w:t xml:space="preserve">, J., Lilley, C., Poole, R., others [17](2003) Portable Network Graphics (PNG) Specification </w:t>
      </w:r>
      <w:proofErr w:type="spellStart"/>
      <w:r>
        <w:t>Infomation</w:t>
      </w:r>
      <w:proofErr w:type="spellEnd"/>
      <w:r>
        <w:t xml:space="preserve"> Technology-Computer Graphics and Image Processing-Portable Network Graphics (PNG): Functional Specification. ISO/IEC 15948: 2003 (E) [online], David </w:t>
      </w:r>
      <w:proofErr w:type="spellStart"/>
      <w:r>
        <w:t>Duce</w:t>
      </w:r>
      <w:proofErr w:type="spellEnd"/>
      <w:r>
        <w:t>, Oxford Brookes University, available: https://www.w3.org/TR/PNG/.</w:t>
      </w:r>
    </w:p>
    <w:p w:rsidR="00CA1887" w:rsidRDefault="00CA1887" w:rsidP="00CA1887">
      <w:pPr>
        <w:spacing w:after="0" w:line="240" w:lineRule="auto"/>
      </w:pPr>
      <w:r>
        <w:t xml:space="preserve"> </w:t>
      </w:r>
    </w:p>
    <w:p w:rsidR="00CA1887" w:rsidRDefault="00CA1887" w:rsidP="00CA1887">
      <w:pPr>
        <w:spacing w:after="0" w:line="240" w:lineRule="auto"/>
      </w:pPr>
      <w:r>
        <w:t xml:space="preserve">[19] Moreau (2015) Why Are GIFs So Popular Right Now?, About Tech, available: http://webtrends.about.com/od/Gifs/a/Animated-Gif.htm </w:t>
      </w:r>
    </w:p>
    <w:p w:rsidR="00CA1887" w:rsidRPr="00CA1887" w:rsidRDefault="00CA1887" w:rsidP="00CA1887"/>
    <w:sectPr w:rsidR="00CA1887" w:rsidRPr="00CA1887" w:rsidSect="00127B40">
      <w:footerReference w:type="default" r:id="rId8"/>
      <w:pgSz w:w="11906" w:h="16838"/>
      <w:pgMar w:top="1134" w:right="1134" w:bottom="1134" w:left="1701" w:header="709" w:footer="13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717CE" w:rsidRDefault="007717CE">
      <w:pPr>
        <w:spacing w:after="0" w:line="240" w:lineRule="auto"/>
      </w:pPr>
      <w:r>
        <w:separator/>
      </w:r>
    </w:p>
  </w:endnote>
  <w:endnote w:type="continuationSeparator" w:id="0">
    <w:p w:rsidR="007717CE" w:rsidRDefault="007717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77314" w:rsidRPr="003F3E45" w:rsidRDefault="00077314" w:rsidP="007A467C">
    <w:pPr>
      <w:pStyle w:val="Footer"/>
      <w:jc w:val="center"/>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717CE" w:rsidRDefault="007717CE">
      <w:pPr>
        <w:spacing w:after="0" w:line="240" w:lineRule="auto"/>
      </w:pPr>
      <w:r>
        <w:separator/>
      </w:r>
    </w:p>
  </w:footnote>
  <w:footnote w:type="continuationSeparator" w:id="0">
    <w:p w:rsidR="007717CE" w:rsidRDefault="007717CE">
      <w:pPr>
        <w:spacing w:after="0" w:line="240" w:lineRule="auto"/>
      </w:pPr>
      <w:r>
        <w:continuationSeparator/>
      </w:r>
    </w:p>
  </w:footnote>
  <w:footnote w:id="1">
    <w:p w:rsidR="00077314" w:rsidRPr="00F65B41" w:rsidRDefault="00077314" w:rsidP="00C61132">
      <w:pPr>
        <w:pStyle w:val="FootnoteText"/>
        <w:rPr>
          <w:sz w:val="16"/>
          <w:szCs w:val="16"/>
          <w:lang w:val="en-GB"/>
        </w:rPr>
      </w:pPr>
      <w:r w:rsidRPr="00F65B41">
        <w:rPr>
          <w:rStyle w:val="FootnoteReference"/>
          <w:sz w:val="16"/>
          <w:szCs w:val="16"/>
        </w:rPr>
        <w:footnoteRef/>
      </w:r>
      <w:r w:rsidRPr="00F65B41">
        <w:rPr>
          <w:sz w:val="16"/>
          <w:szCs w:val="16"/>
        </w:rPr>
        <w:t xml:space="preserve"> RAW data is also available on digital cameras but is generally confined to high-end, professional models and requires specialist applications for working with it.</w:t>
      </w:r>
      <w:r w:rsidRPr="00F65B41">
        <w:rPr>
          <w:sz w:val="16"/>
          <w:szCs w:val="16"/>
        </w:rPr>
        <w:br/>
      </w:r>
    </w:p>
  </w:footnote>
  <w:footnote w:id="2">
    <w:p w:rsidR="00077314" w:rsidRPr="0071529A" w:rsidRDefault="00077314" w:rsidP="0033079E">
      <w:pPr>
        <w:pStyle w:val="FootnoteText"/>
        <w:rPr>
          <w:lang w:val="en-GB"/>
        </w:rPr>
      </w:pPr>
      <w:r w:rsidRPr="00F65B41">
        <w:rPr>
          <w:rStyle w:val="FootnoteReference"/>
          <w:sz w:val="16"/>
          <w:szCs w:val="16"/>
        </w:rPr>
        <w:footnoteRef/>
      </w:r>
      <w:r w:rsidRPr="00F65B41">
        <w:rPr>
          <w:sz w:val="16"/>
          <w:szCs w:val="16"/>
        </w:rPr>
        <w:t xml:space="preserve"> “Tagged” was used in the original specification </w:t>
      </w:r>
      <w:r>
        <w:rPr>
          <w:sz w:val="16"/>
          <w:szCs w:val="16"/>
        </w:rPr>
        <w:t>&amp;</w:t>
      </w:r>
      <w:r w:rsidRPr="00F65B41">
        <w:rPr>
          <w:sz w:val="16"/>
          <w:szCs w:val="16"/>
        </w:rPr>
        <w:t xml:space="preserve"> remains in popular use even though later specifications and the ISO refers to it as “Tag”.</w:t>
      </w:r>
      <w:r>
        <w:rPr>
          <w:lang w:val="en-GB"/>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14435"/>
    <w:multiLevelType w:val="hybridMultilevel"/>
    <w:tmpl w:val="D4A419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AB36FB"/>
    <w:multiLevelType w:val="hybridMultilevel"/>
    <w:tmpl w:val="0B3A10D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5343AD3"/>
    <w:multiLevelType w:val="multilevel"/>
    <w:tmpl w:val="FDE027D8"/>
    <w:styleLink w:val="Thesis"/>
    <w:lvl w:ilvl="0">
      <w:start w:val="1"/>
      <w:numFmt w:val="decimal"/>
      <w:lvlText w:val="%1"/>
      <w:lvlJc w:val="left"/>
      <w:pPr>
        <w:ind w:left="567" w:hanging="567"/>
      </w:pPr>
      <w:rPr>
        <w:rFonts w:hint="default"/>
      </w:rPr>
    </w:lvl>
    <w:lvl w:ilvl="1">
      <w:start w:val="1"/>
      <w:numFmt w:val="decimal"/>
      <w:lvlText w:val="%1.%2"/>
      <w:lvlJc w:val="left"/>
      <w:pPr>
        <w:ind w:left="567" w:hanging="567"/>
      </w:pPr>
      <w:rPr>
        <w:rFonts w:hint="default"/>
      </w:rPr>
    </w:lvl>
    <w:lvl w:ilvl="2">
      <w:start w:val="1"/>
      <w:numFmt w:val="decimal"/>
      <w:lvlText w:val="%1.%2.%3"/>
      <w:lvlJc w:val="left"/>
      <w:pPr>
        <w:tabs>
          <w:tab w:val="num" w:pos="680"/>
        </w:tabs>
        <w:ind w:left="567" w:hanging="567"/>
      </w:pPr>
      <w:rPr>
        <w:rFonts w:hint="default"/>
      </w:rPr>
    </w:lvl>
    <w:lvl w:ilvl="3">
      <w:start w:val="1"/>
      <w:numFmt w:val="decimal"/>
      <w:lvlText w:val="%1.%2.%3.%4"/>
      <w:lvlJc w:val="left"/>
      <w:pPr>
        <w:ind w:left="567" w:hanging="567"/>
      </w:pPr>
      <w:rPr>
        <w:rFonts w:hint="default"/>
      </w:rPr>
    </w:lvl>
    <w:lvl w:ilvl="4">
      <w:start w:val="1"/>
      <w:numFmt w:val="lowerLetter"/>
      <w:lvlText w:val="%4(%5)"/>
      <w:lvlJc w:val="left"/>
      <w:pPr>
        <w:ind w:left="567" w:hanging="567"/>
      </w:pPr>
      <w:rPr>
        <w:rFonts w:hint="default"/>
      </w:rPr>
    </w:lvl>
    <w:lvl w:ilvl="5">
      <w:start w:val="1"/>
      <w:numFmt w:val="upperLetter"/>
      <w:pStyle w:val="Heading6"/>
      <w:lvlText w:val="Appendix %6: "/>
      <w:lvlJc w:val="left"/>
      <w:pPr>
        <w:ind w:left="567" w:hanging="567"/>
      </w:pPr>
      <w:rPr>
        <w:rFonts w:hint="default"/>
      </w:rPr>
    </w:lvl>
    <w:lvl w:ilvl="6">
      <w:start w:val="1"/>
      <w:numFmt w:val="upperLetter"/>
      <w:lvlText w:val="Appendix %7:"/>
      <w:lvlJc w:val="left"/>
      <w:pPr>
        <w:ind w:left="2268" w:hanging="2268"/>
      </w:pPr>
      <w:rPr>
        <w:rFonts w:hint="default"/>
      </w:rPr>
    </w:lvl>
    <w:lvl w:ilvl="7">
      <w:start w:val="1"/>
      <w:numFmt w:val="none"/>
      <w:lvlText w:val=""/>
      <w:lvlJc w:val="left"/>
      <w:pPr>
        <w:ind w:left="0" w:firstLine="0"/>
      </w:pPr>
      <w:rPr>
        <w:rFonts w:hint="default"/>
      </w:rPr>
    </w:lvl>
    <w:lvl w:ilvl="8">
      <w:start w:val="1"/>
      <w:numFmt w:val="lowerRoman"/>
      <w:lvlText w:val="%9."/>
      <w:lvlJc w:val="left"/>
      <w:pPr>
        <w:ind w:left="567" w:hanging="567"/>
      </w:pPr>
      <w:rPr>
        <w:rFonts w:hint="default"/>
      </w:rPr>
    </w:lvl>
  </w:abstractNum>
  <w:abstractNum w:abstractNumId="3" w15:restartNumberingAfterBreak="0">
    <w:nsid w:val="07C411C9"/>
    <w:multiLevelType w:val="hybridMultilevel"/>
    <w:tmpl w:val="9B80095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AB56F92"/>
    <w:multiLevelType w:val="hybridMultilevel"/>
    <w:tmpl w:val="EDAECD2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BFD1BC7"/>
    <w:multiLevelType w:val="hybridMultilevel"/>
    <w:tmpl w:val="A566C3AA"/>
    <w:lvl w:ilvl="0" w:tplc="08090013">
      <w:start w:val="1"/>
      <w:numFmt w:val="upperRoman"/>
      <w:lvlText w:val="%1."/>
      <w:lvlJc w:val="right"/>
      <w:pPr>
        <w:ind w:left="721" w:hanging="360"/>
      </w:pPr>
    </w:lvl>
    <w:lvl w:ilvl="1" w:tplc="08090019" w:tentative="1">
      <w:start w:val="1"/>
      <w:numFmt w:val="lowerLetter"/>
      <w:lvlText w:val="%2."/>
      <w:lvlJc w:val="left"/>
      <w:pPr>
        <w:ind w:left="1441" w:hanging="360"/>
      </w:pPr>
    </w:lvl>
    <w:lvl w:ilvl="2" w:tplc="0809001B" w:tentative="1">
      <w:start w:val="1"/>
      <w:numFmt w:val="lowerRoman"/>
      <w:lvlText w:val="%3."/>
      <w:lvlJc w:val="right"/>
      <w:pPr>
        <w:ind w:left="2161" w:hanging="180"/>
      </w:pPr>
    </w:lvl>
    <w:lvl w:ilvl="3" w:tplc="0809000F" w:tentative="1">
      <w:start w:val="1"/>
      <w:numFmt w:val="decimal"/>
      <w:lvlText w:val="%4."/>
      <w:lvlJc w:val="left"/>
      <w:pPr>
        <w:ind w:left="2881" w:hanging="360"/>
      </w:pPr>
    </w:lvl>
    <w:lvl w:ilvl="4" w:tplc="08090019" w:tentative="1">
      <w:start w:val="1"/>
      <w:numFmt w:val="lowerLetter"/>
      <w:lvlText w:val="%5."/>
      <w:lvlJc w:val="left"/>
      <w:pPr>
        <w:ind w:left="3601" w:hanging="360"/>
      </w:pPr>
    </w:lvl>
    <w:lvl w:ilvl="5" w:tplc="0809001B" w:tentative="1">
      <w:start w:val="1"/>
      <w:numFmt w:val="lowerRoman"/>
      <w:lvlText w:val="%6."/>
      <w:lvlJc w:val="right"/>
      <w:pPr>
        <w:ind w:left="4321" w:hanging="180"/>
      </w:pPr>
    </w:lvl>
    <w:lvl w:ilvl="6" w:tplc="0809000F" w:tentative="1">
      <w:start w:val="1"/>
      <w:numFmt w:val="decimal"/>
      <w:lvlText w:val="%7."/>
      <w:lvlJc w:val="left"/>
      <w:pPr>
        <w:ind w:left="5041" w:hanging="360"/>
      </w:pPr>
    </w:lvl>
    <w:lvl w:ilvl="7" w:tplc="08090019" w:tentative="1">
      <w:start w:val="1"/>
      <w:numFmt w:val="lowerLetter"/>
      <w:lvlText w:val="%8."/>
      <w:lvlJc w:val="left"/>
      <w:pPr>
        <w:ind w:left="5761" w:hanging="360"/>
      </w:pPr>
    </w:lvl>
    <w:lvl w:ilvl="8" w:tplc="0809001B" w:tentative="1">
      <w:start w:val="1"/>
      <w:numFmt w:val="lowerRoman"/>
      <w:lvlText w:val="%9."/>
      <w:lvlJc w:val="right"/>
      <w:pPr>
        <w:ind w:left="6481" w:hanging="180"/>
      </w:pPr>
    </w:lvl>
  </w:abstractNum>
  <w:abstractNum w:abstractNumId="6" w15:restartNumberingAfterBreak="0">
    <w:nsid w:val="134D2EA0"/>
    <w:multiLevelType w:val="hybridMultilevel"/>
    <w:tmpl w:val="D3A648D4"/>
    <w:lvl w:ilvl="0" w:tplc="0AD2640E">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13751BAE"/>
    <w:multiLevelType w:val="hybridMultilevel"/>
    <w:tmpl w:val="141EFFEC"/>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1BB47CC7"/>
    <w:multiLevelType w:val="hybridMultilevel"/>
    <w:tmpl w:val="63D68C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BBD586E"/>
    <w:multiLevelType w:val="hybridMultilevel"/>
    <w:tmpl w:val="68E0FA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4951A0C"/>
    <w:multiLevelType w:val="hybridMultilevel"/>
    <w:tmpl w:val="E09452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5725212"/>
    <w:multiLevelType w:val="hybridMultilevel"/>
    <w:tmpl w:val="A2B452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6182E7F"/>
    <w:multiLevelType w:val="hybridMultilevel"/>
    <w:tmpl w:val="FBFC936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32D42C82"/>
    <w:multiLevelType w:val="hybridMultilevel"/>
    <w:tmpl w:val="78C69F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5D8664C"/>
    <w:multiLevelType w:val="hybridMultilevel"/>
    <w:tmpl w:val="5546E0E8"/>
    <w:lvl w:ilvl="0" w:tplc="8CD661D4">
      <w:start w:val="1"/>
      <w:numFmt w:val="decimal"/>
      <w:lvlText w:val="%1"/>
      <w:lvlJc w:val="left"/>
      <w:pPr>
        <w:ind w:left="1080" w:hanging="72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5" w15:restartNumberingAfterBreak="0">
    <w:nsid w:val="397742D6"/>
    <w:multiLevelType w:val="multilevel"/>
    <w:tmpl w:val="6D108662"/>
    <w:lvl w:ilvl="0">
      <w:start w:val="1"/>
      <w:numFmt w:val="decimal"/>
      <w:pStyle w:val="Heading1"/>
      <w:lvlText w:val="%1"/>
      <w:lvlJc w:val="left"/>
      <w:pPr>
        <w:ind w:left="716"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405A7372"/>
    <w:multiLevelType w:val="hybridMultilevel"/>
    <w:tmpl w:val="1EF4F740"/>
    <w:lvl w:ilvl="0" w:tplc="08090001">
      <w:start w:val="1"/>
      <w:numFmt w:val="bullet"/>
      <w:lvlText w:val=""/>
      <w:lvlJc w:val="left"/>
      <w:pPr>
        <w:ind w:left="862" w:hanging="360"/>
      </w:pPr>
      <w:rPr>
        <w:rFonts w:ascii="Symbol" w:hAnsi="Symbol" w:hint="default"/>
      </w:rPr>
    </w:lvl>
    <w:lvl w:ilvl="1" w:tplc="FDBA6A76">
      <w:start w:val="2"/>
      <w:numFmt w:val="bullet"/>
      <w:lvlText w:val="•"/>
      <w:lvlJc w:val="left"/>
      <w:pPr>
        <w:ind w:left="1582" w:hanging="360"/>
      </w:pPr>
      <w:rPr>
        <w:rFonts w:ascii="Calibri" w:eastAsia="Times New Roman" w:hAnsi="Calibri" w:cs="Times New Roman" w:hint="default"/>
      </w:rPr>
    </w:lvl>
    <w:lvl w:ilvl="2" w:tplc="08090005" w:tentative="1">
      <w:start w:val="1"/>
      <w:numFmt w:val="bullet"/>
      <w:lvlText w:val=""/>
      <w:lvlJc w:val="left"/>
      <w:pPr>
        <w:ind w:left="2302" w:hanging="360"/>
      </w:pPr>
      <w:rPr>
        <w:rFonts w:ascii="Wingdings" w:hAnsi="Wingdings" w:hint="default"/>
      </w:rPr>
    </w:lvl>
    <w:lvl w:ilvl="3" w:tplc="08090001" w:tentative="1">
      <w:start w:val="1"/>
      <w:numFmt w:val="bullet"/>
      <w:lvlText w:val=""/>
      <w:lvlJc w:val="left"/>
      <w:pPr>
        <w:ind w:left="3022" w:hanging="360"/>
      </w:pPr>
      <w:rPr>
        <w:rFonts w:ascii="Symbol" w:hAnsi="Symbol" w:hint="default"/>
      </w:rPr>
    </w:lvl>
    <w:lvl w:ilvl="4" w:tplc="08090003" w:tentative="1">
      <w:start w:val="1"/>
      <w:numFmt w:val="bullet"/>
      <w:lvlText w:val="o"/>
      <w:lvlJc w:val="left"/>
      <w:pPr>
        <w:ind w:left="3742" w:hanging="360"/>
      </w:pPr>
      <w:rPr>
        <w:rFonts w:ascii="Courier New" w:hAnsi="Courier New" w:cs="Courier New" w:hint="default"/>
      </w:rPr>
    </w:lvl>
    <w:lvl w:ilvl="5" w:tplc="08090005" w:tentative="1">
      <w:start w:val="1"/>
      <w:numFmt w:val="bullet"/>
      <w:lvlText w:val=""/>
      <w:lvlJc w:val="left"/>
      <w:pPr>
        <w:ind w:left="4462" w:hanging="360"/>
      </w:pPr>
      <w:rPr>
        <w:rFonts w:ascii="Wingdings" w:hAnsi="Wingdings" w:hint="default"/>
      </w:rPr>
    </w:lvl>
    <w:lvl w:ilvl="6" w:tplc="08090001" w:tentative="1">
      <w:start w:val="1"/>
      <w:numFmt w:val="bullet"/>
      <w:lvlText w:val=""/>
      <w:lvlJc w:val="left"/>
      <w:pPr>
        <w:ind w:left="5182" w:hanging="360"/>
      </w:pPr>
      <w:rPr>
        <w:rFonts w:ascii="Symbol" w:hAnsi="Symbol" w:hint="default"/>
      </w:rPr>
    </w:lvl>
    <w:lvl w:ilvl="7" w:tplc="08090003" w:tentative="1">
      <w:start w:val="1"/>
      <w:numFmt w:val="bullet"/>
      <w:lvlText w:val="o"/>
      <w:lvlJc w:val="left"/>
      <w:pPr>
        <w:ind w:left="5902" w:hanging="360"/>
      </w:pPr>
      <w:rPr>
        <w:rFonts w:ascii="Courier New" w:hAnsi="Courier New" w:cs="Courier New" w:hint="default"/>
      </w:rPr>
    </w:lvl>
    <w:lvl w:ilvl="8" w:tplc="08090005" w:tentative="1">
      <w:start w:val="1"/>
      <w:numFmt w:val="bullet"/>
      <w:lvlText w:val=""/>
      <w:lvlJc w:val="left"/>
      <w:pPr>
        <w:ind w:left="6622" w:hanging="360"/>
      </w:pPr>
      <w:rPr>
        <w:rFonts w:ascii="Wingdings" w:hAnsi="Wingdings" w:hint="default"/>
      </w:rPr>
    </w:lvl>
  </w:abstractNum>
  <w:abstractNum w:abstractNumId="17" w15:restartNumberingAfterBreak="0">
    <w:nsid w:val="444F4737"/>
    <w:multiLevelType w:val="hybridMultilevel"/>
    <w:tmpl w:val="B5A86A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5CE4425"/>
    <w:multiLevelType w:val="hybridMultilevel"/>
    <w:tmpl w:val="E1FE86A2"/>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9" w15:restartNumberingAfterBreak="0">
    <w:nsid w:val="49126ADF"/>
    <w:multiLevelType w:val="hybridMultilevel"/>
    <w:tmpl w:val="D5743E94"/>
    <w:lvl w:ilvl="0" w:tplc="0809000F">
      <w:start w:val="1"/>
      <w:numFmt w:val="decimal"/>
      <w:lvlText w:val="%1."/>
      <w:lvlJc w:val="left"/>
      <w:pPr>
        <w:ind w:left="786" w:hanging="360"/>
      </w:pPr>
      <w:rPr>
        <w:rFonts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20" w15:restartNumberingAfterBreak="0">
    <w:nsid w:val="498122A4"/>
    <w:multiLevelType w:val="hybridMultilevel"/>
    <w:tmpl w:val="65F6F1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A600CC3"/>
    <w:multiLevelType w:val="hybridMultilevel"/>
    <w:tmpl w:val="94AE5616"/>
    <w:lvl w:ilvl="0" w:tplc="0809000F">
      <w:start w:val="1"/>
      <w:numFmt w:val="decimal"/>
      <w:lvlText w:val="%1."/>
      <w:lvlJc w:val="left"/>
      <w:pPr>
        <w:ind w:left="1077" w:hanging="360"/>
      </w:pPr>
    </w:lvl>
    <w:lvl w:ilvl="1" w:tplc="08090019" w:tentative="1">
      <w:start w:val="1"/>
      <w:numFmt w:val="lowerLetter"/>
      <w:lvlText w:val="%2."/>
      <w:lvlJc w:val="left"/>
      <w:pPr>
        <w:ind w:left="1797" w:hanging="360"/>
      </w:pPr>
    </w:lvl>
    <w:lvl w:ilvl="2" w:tplc="0809001B" w:tentative="1">
      <w:start w:val="1"/>
      <w:numFmt w:val="lowerRoman"/>
      <w:lvlText w:val="%3."/>
      <w:lvlJc w:val="right"/>
      <w:pPr>
        <w:ind w:left="2517" w:hanging="180"/>
      </w:pPr>
    </w:lvl>
    <w:lvl w:ilvl="3" w:tplc="0809000F" w:tentative="1">
      <w:start w:val="1"/>
      <w:numFmt w:val="decimal"/>
      <w:lvlText w:val="%4."/>
      <w:lvlJc w:val="left"/>
      <w:pPr>
        <w:ind w:left="3237" w:hanging="360"/>
      </w:pPr>
    </w:lvl>
    <w:lvl w:ilvl="4" w:tplc="08090019" w:tentative="1">
      <w:start w:val="1"/>
      <w:numFmt w:val="lowerLetter"/>
      <w:lvlText w:val="%5."/>
      <w:lvlJc w:val="left"/>
      <w:pPr>
        <w:ind w:left="3957" w:hanging="360"/>
      </w:pPr>
    </w:lvl>
    <w:lvl w:ilvl="5" w:tplc="0809001B" w:tentative="1">
      <w:start w:val="1"/>
      <w:numFmt w:val="lowerRoman"/>
      <w:lvlText w:val="%6."/>
      <w:lvlJc w:val="right"/>
      <w:pPr>
        <w:ind w:left="4677" w:hanging="180"/>
      </w:pPr>
    </w:lvl>
    <w:lvl w:ilvl="6" w:tplc="0809000F" w:tentative="1">
      <w:start w:val="1"/>
      <w:numFmt w:val="decimal"/>
      <w:lvlText w:val="%7."/>
      <w:lvlJc w:val="left"/>
      <w:pPr>
        <w:ind w:left="5397" w:hanging="360"/>
      </w:pPr>
    </w:lvl>
    <w:lvl w:ilvl="7" w:tplc="08090019" w:tentative="1">
      <w:start w:val="1"/>
      <w:numFmt w:val="lowerLetter"/>
      <w:lvlText w:val="%8."/>
      <w:lvlJc w:val="left"/>
      <w:pPr>
        <w:ind w:left="6117" w:hanging="360"/>
      </w:pPr>
    </w:lvl>
    <w:lvl w:ilvl="8" w:tplc="0809001B" w:tentative="1">
      <w:start w:val="1"/>
      <w:numFmt w:val="lowerRoman"/>
      <w:lvlText w:val="%9."/>
      <w:lvlJc w:val="right"/>
      <w:pPr>
        <w:ind w:left="6837" w:hanging="180"/>
      </w:pPr>
    </w:lvl>
  </w:abstractNum>
  <w:abstractNum w:abstractNumId="22" w15:restartNumberingAfterBreak="0">
    <w:nsid w:val="4B2E643B"/>
    <w:multiLevelType w:val="hybridMultilevel"/>
    <w:tmpl w:val="0472CB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C924C8D"/>
    <w:multiLevelType w:val="hybridMultilevel"/>
    <w:tmpl w:val="A910541E"/>
    <w:lvl w:ilvl="0" w:tplc="C1A2E776">
      <w:start w:val="1"/>
      <w:numFmt w:val="decimal"/>
      <w:lvlText w:val="%1"/>
      <w:lvlJc w:val="left"/>
      <w:pPr>
        <w:ind w:left="1571" w:hanging="720"/>
      </w:pPr>
      <w:rPr>
        <w:rFonts w:hint="default"/>
        <w:b w:val="0"/>
        <w:sz w:val="24"/>
        <w:szCs w:val="24"/>
      </w:rPr>
    </w:lvl>
    <w:lvl w:ilvl="1" w:tplc="F6141ED4">
      <w:start w:val="1"/>
      <w:numFmt w:val="lowerLetter"/>
      <w:lvlText w:val="%2."/>
      <w:lvlJc w:val="left"/>
      <w:pPr>
        <w:ind w:left="2345" w:hanging="360"/>
      </w:pPr>
      <w:rPr>
        <w:b w:val="0"/>
        <w:caps w:val="0"/>
        <w:strike w:val="0"/>
        <w:sz w:val="24"/>
        <w:szCs w:val="24"/>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DF460F2"/>
    <w:multiLevelType w:val="hybridMultilevel"/>
    <w:tmpl w:val="FB7C55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0E061D8"/>
    <w:multiLevelType w:val="hybridMultilevel"/>
    <w:tmpl w:val="DAD819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42F4549"/>
    <w:multiLevelType w:val="hybridMultilevel"/>
    <w:tmpl w:val="91FCE1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61A5BBD"/>
    <w:multiLevelType w:val="hybridMultilevel"/>
    <w:tmpl w:val="5546E0E8"/>
    <w:lvl w:ilvl="0" w:tplc="8CD661D4">
      <w:start w:val="1"/>
      <w:numFmt w:val="decimal"/>
      <w:lvlText w:val="%1"/>
      <w:lvlJc w:val="left"/>
      <w:pPr>
        <w:ind w:left="1080" w:hanging="72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8" w15:restartNumberingAfterBreak="0">
    <w:nsid w:val="5BAE6E04"/>
    <w:multiLevelType w:val="multilevel"/>
    <w:tmpl w:val="4288B31A"/>
    <w:styleLink w:val="MyHeadings"/>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5C9D384C"/>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922"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F63242F"/>
    <w:multiLevelType w:val="hybridMultilevel"/>
    <w:tmpl w:val="B97EB122"/>
    <w:lvl w:ilvl="0" w:tplc="8CD661D4">
      <w:start w:val="1"/>
      <w:numFmt w:val="decimal"/>
      <w:lvlText w:val="%1"/>
      <w:lvlJc w:val="left"/>
      <w:pPr>
        <w:ind w:left="1146" w:hanging="72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1" w15:restartNumberingAfterBreak="0">
    <w:nsid w:val="61DF7721"/>
    <w:multiLevelType w:val="hybridMultilevel"/>
    <w:tmpl w:val="FCC6D79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3A338AE"/>
    <w:multiLevelType w:val="hybridMultilevel"/>
    <w:tmpl w:val="72662D94"/>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6BD1B41"/>
    <w:multiLevelType w:val="hybridMultilevel"/>
    <w:tmpl w:val="77FC974E"/>
    <w:lvl w:ilvl="0" w:tplc="8CD661D4">
      <w:start w:val="1"/>
      <w:numFmt w:val="decimal"/>
      <w:lvlText w:val="%1"/>
      <w:lvlJc w:val="left"/>
      <w:pPr>
        <w:ind w:left="1080" w:hanging="72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4" w15:restartNumberingAfterBreak="0">
    <w:nsid w:val="66FC281F"/>
    <w:multiLevelType w:val="hybridMultilevel"/>
    <w:tmpl w:val="B66037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7F14EAB"/>
    <w:multiLevelType w:val="hybridMultilevel"/>
    <w:tmpl w:val="5546E0E8"/>
    <w:lvl w:ilvl="0" w:tplc="8CD661D4">
      <w:start w:val="1"/>
      <w:numFmt w:val="decimal"/>
      <w:lvlText w:val="%1"/>
      <w:lvlJc w:val="left"/>
      <w:pPr>
        <w:ind w:left="1080" w:hanging="72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6" w15:restartNumberingAfterBreak="0">
    <w:nsid w:val="6ABF6B80"/>
    <w:multiLevelType w:val="hybridMultilevel"/>
    <w:tmpl w:val="DB32A0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BD93480"/>
    <w:multiLevelType w:val="hybridMultilevel"/>
    <w:tmpl w:val="84505148"/>
    <w:lvl w:ilvl="0" w:tplc="0809000F">
      <w:start w:val="1"/>
      <w:numFmt w:val="decimal"/>
      <w:lvlText w:val="%1."/>
      <w:lvlJc w:val="left"/>
      <w:pPr>
        <w:ind w:left="1287"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DA6529F"/>
    <w:multiLevelType w:val="hybridMultilevel"/>
    <w:tmpl w:val="BCA6B3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EAD39FB"/>
    <w:multiLevelType w:val="multilevel"/>
    <w:tmpl w:val="FDE027D8"/>
    <w:numStyleLink w:val="Thesis"/>
  </w:abstractNum>
  <w:abstractNum w:abstractNumId="40" w15:restartNumberingAfterBreak="0">
    <w:nsid w:val="71790140"/>
    <w:multiLevelType w:val="hybridMultilevel"/>
    <w:tmpl w:val="5546E0E8"/>
    <w:lvl w:ilvl="0" w:tplc="8CD661D4">
      <w:start w:val="1"/>
      <w:numFmt w:val="decimal"/>
      <w:lvlText w:val="%1"/>
      <w:lvlJc w:val="left"/>
      <w:pPr>
        <w:ind w:left="1080" w:hanging="72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1" w15:restartNumberingAfterBreak="0">
    <w:nsid w:val="74D267E5"/>
    <w:multiLevelType w:val="hybridMultilevel"/>
    <w:tmpl w:val="5546E0E8"/>
    <w:lvl w:ilvl="0" w:tplc="8CD661D4">
      <w:start w:val="1"/>
      <w:numFmt w:val="decimal"/>
      <w:lvlText w:val="%1"/>
      <w:lvlJc w:val="left"/>
      <w:pPr>
        <w:ind w:left="1080" w:hanging="72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2" w15:restartNumberingAfterBreak="0">
    <w:nsid w:val="7B3900B9"/>
    <w:multiLevelType w:val="multilevel"/>
    <w:tmpl w:val="FDE027D8"/>
    <w:numStyleLink w:val="Thesis"/>
  </w:abstractNum>
  <w:abstractNum w:abstractNumId="43" w15:restartNumberingAfterBreak="0">
    <w:nsid w:val="7BB93ADC"/>
    <w:multiLevelType w:val="hybridMultilevel"/>
    <w:tmpl w:val="7F36CE86"/>
    <w:lvl w:ilvl="0" w:tplc="0809000F">
      <w:start w:val="1"/>
      <w:numFmt w:val="decimal"/>
      <w:lvlText w:val="%1."/>
      <w:lvlJc w:val="left"/>
      <w:pPr>
        <w:ind w:left="1077" w:hanging="360"/>
      </w:pPr>
    </w:lvl>
    <w:lvl w:ilvl="1" w:tplc="08090019">
      <w:start w:val="1"/>
      <w:numFmt w:val="lowerLetter"/>
      <w:lvlText w:val="%2."/>
      <w:lvlJc w:val="left"/>
      <w:pPr>
        <w:ind w:left="1797" w:hanging="360"/>
      </w:pPr>
    </w:lvl>
    <w:lvl w:ilvl="2" w:tplc="0809001B">
      <w:start w:val="1"/>
      <w:numFmt w:val="lowerRoman"/>
      <w:lvlText w:val="%3."/>
      <w:lvlJc w:val="right"/>
      <w:pPr>
        <w:ind w:left="2517" w:hanging="180"/>
      </w:pPr>
    </w:lvl>
    <w:lvl w:ilvl="3" w:tplc="0809000F" w:tentative="1">
      <w:start w:val="1"/>
      <w:numFmt w:val="decimal"/>
      <w:lvlText w:val="%4."/>
      <w:lvlJc w:val="left"/>
      <w:pPr>
        <w:ind w:left="3237" w:hanging="360"/>
      </w:pPr>
    </w:lvl>
    <w:lvl w:ilvl="4" w:tplc="08090019" w:tentative="1">
      <w:start w:val="1"/>
      <w:numFmt w:val="lowerLetter"/>
      <w:lvlText w:val="%5."/>
      <w:lvlJc w:val="left"/>
      <w:pPr>
        <w:ind w:left="3957" w:hanging="360"/>
      </w:pPr>
    </w:lvl>
    <w:lvl w:ilvl="5" w:tplc="0809001B" w:tentative="1">
      <w:start w:val="1"/>
      <w:numFmt w:val="lowerRoman"/>
      <w:lvlText w:val="%6."/>
      <w:lvlJc w:val="right"/>
      <w:pPr>
        <w:ind w:left="4677" w:hanging="180"/>
      </w:pPr>
    </w:lvl>
    <w:lvl w:ilvl="6" w:tplc="0809000F" w:tentative="1">
      <w:start w:val="1"/>
      <w:numFmt w:val="decimal"/>
      <w:lvlText w:val="%7."/>
      <w:lvlJc w:val="left"/>
      <w:pPr>
        <w:ind w:left="5397" w:hanging="360"/>
      </w:pPr>
    </w:lvl>
    <w:lvl w:ilvl="7" w:tplc="08090019" w:tentative="1">
      <w:start w:val="1"/>
      <w:numFmt w:val="lowerLetter"/>
      <w:lvlText w:val="%8."/>
      <w:lvlJc w:val="left"/>
      <w:pPr>
        <w:ind w:left="6117" w:hanging="360"/>
      </w:pPr>
    </w:lvl>
    <w:lvl w:ilvl="8" w:tplc="0809001B" w:tentative="1">
      <w:start w:val="1"/>
      <w:numFmt w:val="lowerRoman"/>
      <w:lvlText w:val="%9."/>
      <w:lvlJc w:val="right"/>
      <w:pPr>
        <w:ind w:left="6837" w:hanging="180"/>
      </w:pPr>
    </w:lvl>
  </w:abstractNum>
  <w:abstractNum w:abstractNumId="44" w15:restartNumberingAfterBreak="0">
    <w:nsid w:val="7E11340A"/>
    <w:multiLevelType w:val="hybridMultilevel"/>
    <w:tmpl w:val="33966B6C"/>
    <w:lvl w:ilvl="0" w:tplc="8CD661D4">
      <w:start w:val="1"/>
      <w:numFmt w:val="decimal"/>
      <w:lvlText w:val="%1"/>
      <w:lvlJc w:val="left"/>
      <w:pPr>
        <w:ind w:left="1080" w:hanging="72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5" w15:restartNumberingAfterBreak="0">
    <w:nsid w:val="7E7E0BE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7EF1302F"/>
    <w:multiLevelType w:val="hybridMultilevel"/>
    <w:tmpl w:val="23D871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28"/>
  </w:num>
  <w:num w:numId="3">
    <w:abstractNumId w:val="8"/>
  </w:num>
  <w:num w:numId="4">
    <w:abstractNumId w:val="20"/>
  </w:num>
  <w:num w:numId="5">
    <w:abstractNumId w:val="25"/>
  </w:num>
  <w:num w:numId="6">
    <w:abstractNumId w:val="21"/>
  </w:num>
  <w:num w:numId="7">
    <w:abstractNumId w:val="26"/>
  </w:num>
  <w:num w:numId="8">
    <w:abstractNumId w:val="2"/>
  </w:num>
  <w:num w:numId="9">
    <w:abstractNumId w:val="24"/>
  </w:num>
  <w:num w:numId="10">
    <w:abstractNumId w:val="4"/>
  </w:num>
  <w:num w:numId="11">
    <w:abstractNumId w:val="46"/>
  </w:num>
  <w:num w:numId="12">
    <w:abstractNumId w:val="18"/>
  </w:num>
  <w:num w:numId="13">
    <w:abstractNumId w:val="3"/>
  </w:num>
  <w:num w:numId="14">
    <w:abstractNumId w:val="11"/>
  </w:num>
  <w:num w:numId="15">
    <w:abstractNumId w:val="15"/>
  </w:num>
  <w:num w:numId="16">
    <w:abstractNumId w:val="43"/>
  </w:num>
  <w:num w:numId="17">
    <w:abstractNumId w:val="45"/>
  </w:num>
  <w:num w:numId="18">
    <w:abstractNumId w:val="29"/>
  </w:num>
  <w:num w:numId="19">
    <w:abstractNumId w:val="5"/>
  </w:num>
  <w:num w:numId="20">
    <w:abstractNumId w:val="37"/>
  </w:num>
  <w:num w:numId="21">
    <w:abstractNumId w:val="19"/>
  </w:num>
  <w:num w:numId="22">
    <w:abstractNumId w:val="32"/>
  </w:num>
  <w:num w:numId="23">
    <w:abstractNumId w:val="13"/>
  </w:num>
  <w:num w:numId="24">
    <w:abstractNumId w:val="10"/>
  </w:num>
  <w:num w:numId="25">
    <w:abstractNumId w:val="22"/>
  </w:num>
  <w:num w:numId="26">
    <w:abstractNumId w:val="3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4"/>
  </w:num>
  <w:num w:numId="28">
    <w:abstractNumId w:val="38"/>
  </w:num>
  <w:num w:numId="29">
    <w:abstractNumId w:val="36"/>
  </w:num>
  <w:num w:numId="3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3"/>
  </w:num>
  <w:num w:numId="3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1"/>
  </w:num>
  <w:num w:numId="4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7"/>
  </w:num>
  <w:num w:numId="45">
    <w:abstractNumId w:val="39"/>
  </w:num>
  <w:num w:numId="46">
    <w:abstractNumId w:val="42"/>
  </w:num>
  <w:num w:numId="47">
    <w:abstractNumId w:val="16"/>
  </w:num>
  <w:num w:numId="48">
    <w:abstractNumId w:val="0"/>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proofState w:spelling="clean" w:grammar="clean"/>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E3A21A12-42B7-4A27-B314-735CEC5CCCBE}"/>
    <w:docVar w:name="dgnword-eventsink" w:val="2048593081232"/>
  </w:docVars>
  <w:rsids>
    <w:rsidRoot w:val="00DD5B3F"/>
    <w:rsid w:val="000000E2"/>
    <w:rsid w:val="00001590"/>
    <w:rsid w:val="00003BE1"/>
    <w:rsid w:val="00004429"/>
    <w:rsid w:val="00005CC4"/>
    <w:rsid w:val="000071C3"/>
    <w:rsid w:val="0000764D"/>
    <w:rsid w:val="0001621F"/>
    <w:rsid w:val="00020CF9"/>
    <w:rsid w:val="0002361F"/>
    <w:rsid w:val="00023C19"/>
    <w:rsid w:val="000266EB"/>
    <w:rsid w:val="00032736"/>
    <w:rsid w:val="00032834"/>
    <w:rsid w:val="00034E76"/>
    <w:rsid w:val="000374E3"/>
    <w:rsid w:val="00037FE7"/>
    <w:rsid w:val="00040059"/>
    <w:rsid w:val="000416A9"/>
    <w:rsid w:val="000417C5"/>
    <w:rsid w:val="000475AF"/>
    <w:rsid w:val="000476FD"/>
    <w:rsid w:val="0005126F"/>
    <w:rsid w:val="00051CB1"/>
    <w:rsid w:val="00052057"/>
    <w:rsid w:val="00052728"/>
    <w:rsid w:val="00053590"/>
    <w:rsid w:val="00053A2A"/>
    <w:rsid w:val="00055261"/>
    <w:rsid w:val="00055ABC"/>
    <w:rsid w:val="00056EB2"/>
    <w:rsid w:val="00057C04"/>
    <w:rsid w:val="0006011E"/>
    <w:rsid w:val="0006037A"/>
    <w:rsid w:val="000604A1"/>
    <w:rsid w:val="000607B3"/>
    <w:rsid w:val="0006372C"/>
    <w:rsid w:val="00064840"/>
    <w:rsid w:val="000651C0"/>
    <w:rsid w:val="000668E1"/>
    <w:rsid w:val="0006728E"/>
    <w:rsid w:val="00070305"/>
    <w:rsid w:val="000715B5"/>
    <w:rsid w:val="00072E4B"/>
    <w:rsid w:val="0007377D"/>
    <w:rsid w:val="00074092"/>
    <w:rsid w:val="0007436E"/>
    <w:rsid w:val="0007715C"/>
    <w:rsid w:val="00077314"/>
    <w:rsid w:val="0008107E"/>
    <w:rsid w:val="000825C8"/>
    <w:rsid w:val="000835EE"/>
    <w:rsid w:val="0008398E"/>
    <w:rsid w:val="00084325"/>
    <w:rsid w:val="00084B9C"/>
    <w:rsid w:val="00084C89"/>
    <w:rsid w:val="00084F5E"/>
    <w:rsid w:val="00086180"/>
    <w:rsid w:val="000871D3"/>
    <w:rsid w:val="00090274"/>
    <w:rsid w:val="00092440"/>
    <w:rsid w:val="000A2E72"/>
    <w:rsid w:val="000A5C70"/>
    <w:rsid w:val="000A6285"/>
    <w:rsid w:val="000A6378"/>
    <w:rsid w:val="000A64CF"/>
    <w:rsid w:val="000A73B1"/>
    <w:rsid w:val="000B20F9"/>
    <w:rsid w:val="000B7753"/>
    <w:rsid w:val="000B7D07"/>
    <w:rsid w:val="000C287E"/>
    <w:rsid w:val="000C2A77"/>
    <w:rsid w:val="000C4F9D"/>
    <w:rsid w:val="000C6323"/>
    <w:rsid w:val="000C6D29"/>
    <w:rsid w:val="000C6E8B"/>
    <w:rsid w:val="000C7AE3"/>
    <w:rsid w:val="000D1519"/>
    <w:rsid w:val="000D1764"/>
    <w:rsid w:val="000D2FE2"/>
    <w:rsid w:val="000D45A7"/>
    <w:rsid w:val="000D68CC"/>
    <w:rsid w:val="000D6EEA"/>
    <w:rsid w:val="000E29CC"/>
    <w:rsid w:val="000E3491"/>
    <w:rsid w:val="000E4597"/>
    <w:rsid w:val="000E5A9C"/>
    <w:rsid w:val="000E7CBE"/>
    <w:rsid w:val="000F226F"/>
    <w:rsid w:val="000F3706"/>
    <w:rsid w:val="000F4E6F"/>
    <w:rsid w:val="000F5E09"/>
    <w:rsid w:val="0010027F"/>
    <w:rsid w:val="00103B91"/>
    <w:rsid w:val="00105186"/>
    <w:rsid w:val="001052B0"/>
    <w:rsid w:val="001064A2"/>
    <w:rsid w:val="00112393"/>
    <w:rsid w:val="00112421"/>
    <w:rsid w:val="00112BDB"/>
    <w:rsid w:val="00114496"/>
    <w:rsid w:val="00114C19"/>
    <w:rsid w:val="00115E30"/>
    <w:rsid w:val="00116B30"/>
    <w:rsid w:val="00122E0E"/>
    <w:rsid w:val="0012300F"/>
    <w:rsid w:val="00124496"/>
    <w:rsid w:val="00124B1E"/>
    <w:rsid w:val="00127177"/>
    <w:rsid w:val="00127B40"/>
    <w:rsid w:val="00131417"/>
    <w:rsid w:val="001320F4"/>
    <w:rsid w:val="001330B4"/>
    <w:rsid w:val="001356DB"/>
    <w:rsid w:val="0013652F"/>
    <w:rsid w:val="00136602"/>
    <w:rsid w:val="00136A46"/>
    <w:rsid w:val="00137CD6"/>
    <w:rsid w:val="001400AB"/>
    <w:rsid w:val="00141FC9"/>
    <w:rsid w:val="001421B1"/>
    <w:rsid w:val="0014338F"/>
    <w:rsid w:val="00147B03"/>
    <w:rsid w:val="00147BD6"/>
    <w:rsid w:val="001508FC"/>
    <w:rsid w:val="001527E1"/>
    <w:rsid w:val="00153638"/>
    <w:rsid w:val="001537FA"/>
    <w:rsid w:val="00154B9E"/>
    <w:rsid w:val="00156FCC"/>
    <w:rsid w:val="00161966"/>
    <w:rsid w:val="001623C3"/>
    <w:rsid w:val="00162488"/>
    <w:rsid w:val="00164F2D"/>
    <w:rsid w:val="0017434F"/>
    <w:rsid w:val="001756E3"/>
    <w:rsid w:val="00175E28"/>
    <w:rsid w:val="00176605"/>
    <w:rsid w:val="001772FD"/>
    <w:rsid w:val="0018036B"/>
    <w:rsid w:val="0018085D"/>
    <w:rsid w:val="00192183"/>
    <w:rsid w:val="001921CE"/>
    <w:rsid w:val="00197E60"/>
    <w:rsid w:val="001A1272"/>
    <w:rsid w:val="001A1414"/>
    <w:rsid w:val="001A29A8"/>
    <w:rsid w:val="001A3E80"/>
    <w:rsid w:val="001A4959"/>
    <w:rsid w:val="001A638B"/>
    <w:rsid w:val="001A7914"/>
    <w:rsid w:val="001A7B6D"/>
    <w:rsid w:val="001B2372"/>
    <w:rsid w:val="001B4DE3"/>
    <w:rsid w:val="001B5460"/>
    <w:rsid w:val="001C1AB2"/>
    <w:rsid w:val="001C2BC1"/>
    <w:rsid w:val="001C3D83"/>
    <w:rsid w:val="001C50DC"/>
    <w:rsid w:val="001C66CD"/>
    <w:rsid w:val="001C7BD8"/>
    <w:rsid w:val="001D0BD3"/>
    <w:rsid w:val="001D35B7"/>
    <w:rsid w:val="001E00DE"/>
    <w:rsid w:val="001E45BE"/>
    <w:rsid w:val="001E4D56"/>
    <w:rsid w:val="001E55CB"/>
    <w:rsid w:val="001F1B29"/>
    <w:rsid w:val="001F20E5"/>
    <w:rsid w:val="001F4BE1"/>
    <w:rsid w:val="001F6898"/>
    <w:rsid w:val="001F7FE8"/>
    <w:rsid w:val="00200229"/>
    <w:rsid w:val="00200302"/>
    <w:rsid w:val="0020093F"/>
    <w:rsid w:val="002012C9"/>
    <w:rsid w:val="00202EB9"/>
    <w:rsid w:val="00212972"/>
    <w:rsid w:val="0021453C"/>
    <w:rsid w:val="00215558"/>
    <w:rsid w:val="002216FF"/>
    <w:rsid w:val="00225B26"/>
    <w:rsid w:val="00226056"/>
    <w:rsid w:val="00226416"/>
    <w:rsid w:val="00236BD9"/>
    <w:rsid w:val="00237095"/>
    <w:rsid w:val="0023723C"/>
    <w:rsid w:val="00237294"/>
    <w:rsid w:val="00237430"/>
    <w:rsid w:val="00241264"/>
    <w:rsid w:val="00242D50"/>
    <w:rsid w:val="0024379A"/>
    <w:rsid w:val="00243C99"/>
    <w:rsid w:val="002456E6"/>
    <w:rsid w:val="00246F97"/>
    <w:rsid w:val="00250054"/>
    <w:rsid w:val="00251520"/>
    <w:rsid w:val="0025298F"/>
    <w:rsid w:val="002536FC"/>
    <w:rsid w:val="002550CD"/>
    <w:rsid w:val="00255867"/>
    <w:rsid w:val="00261108"/>
    <w:rsid w:val="002617BF"/>
    <w:rsid w:val="00263665"/>
    <w:rsid w:val="00264250"/>
    <w:rsid w:val="00265804"/>
    <w:rsid w:val="00266524"/>
    <w:rsid w:val="00266F3F"/>
    <w:rsid w:val="00267CF4"/>
    <w:rsid w:val="002723D7"/>
    <w:rsid w:val="00274FDA"/>
    <w:rsid w:val="002771B0"/>
    <w:rsid w:val="0027733D"/>
    <w:rsid w:val="00277E45"/>
    <w:rsid w:val="002800C6"/>
    <w:rsid w:val="00280A99"/>
    <w:rsid w:val="002841B7"/>
    <w:rsid w:val="002842BC"/>
    <w:rsid w:val="002842EC"/>
    <w:rsid w:val="002847A2"/>
    <w:rsid w:val="002850C0"/>
    <w:rsid w:val="002856CB"/>
    <w:rsid w:val="0028618A"/>
    <w:rsid w:val="00290B6D"/>
    <w:rsid w:val="00292A85"/>
    <w:rsid w:val="00293A34"/>
    <w:rsid w:val="00294599"/>
    <w:rsid w:val="00294A47"/>
    <w:rsid w:val="002962A3"/>
    <w:rsid w:val="002966C3"/>
    <w:rsid w:val="002972CB"/>
    <w:rsid w:val="002A09A9"/>
    <w:rsid w:val="002A73F5"/>
    <w:rsid w:val="002B068E"/>
    <w:rsid w:val="002B3A8B"/>
    <w:rsid w:val="002B4132"/>
    <w:rsid w:val="002B423F"/>
    <w:rsid w:val="002B596E"/>
    <w:rsid w:val="002B605F"/>
    <w:rsid w:val="002B7EFE"/>
    <w:rsid w:val="002C1E4F"/>
    <w:rsid w:val="002C1EBE"/>
    <w:rsid w:val="002C2C8F"/>
    <w:rsid w:val="002C342A"/>
    <w:rsid w:val="002D0D69"/>
    <w:rsid w:val="002D1AFD"/>
    <w:rsid w:val="002D5DD7"/>
    <w:rsid w:val="002E0223"/>
    <w:rsid w:val="002E0715"/>
    <w:rsid w:val="002E0A70"/>
    <w:rsid w:val="002E0EB2"/>
    <w:rsid w:val="002E2D8F"/>
    <w:rsid w:val="002E47EA"/>
    <w:rsid w:val="002E73DB"/>
    <w:rsid w:val="002E767B"/>
    <w:rsid w:val="002E7998"/>
    <w:rsid w:val="002E7C1A"/>
    <w:rsid w:val="002F1A1D"/>
    <w:rsid w:val="002F257B"/>
    <w:rsid w:val="002F49B1"/>
    <w:rsid w:val="002F5C81"/>
    <w:rsid w:val="0030243E"/>
    <w:rsid w:val="00302843"/>
    <w:rsid w:val="00302AB9"/>
    <w:rsid w:val="00303074"/>
    <w:rsid w:val="003046E8"/>
    <w:rsid w:val="003064B7"/>
    <w:rsid w:val="003106C6"/>
    <w:rsid w:val="003107CC"/>
    <w:rsid w:val="00312433"/>
    <w:rsid w:val="0031278B"/>
    <w:rsid w:val="00312C9A"/>
    <w:rsid w:val="00314989"/>
    <w:rsid w:val="00315FA3"/>
    <w:rsid w:val="003176C9"/>
    <w:rsid w:val="00317A30"/>
    <w:rsid w:val="00322D28"/>
    <w:rsid w:val="00322E4C"/>
    <w:rsid w:val="003230BF"/>
    <w:rsid w:val="0032527F"/>
    <w:rsid w:val="0032694A"/>
    <w:rsid w:val="0033079E"/>
    <w:rsid w:val="00331532"/>
    <w:rsid w:val="00332034"/>
    <w:rsid w:val="00332A64"/>
    <w:rsid w:val="00333C4A"/>
    <w:rsid w:val="003342A4"/>
    <w:rsid w:val="003355AE"/>
    <w:rsid w:val="0033560B"/>
    <w:rsid w:val="00335A21"/>
    <w:rsid w:val="00337BFD"/>
    <w:rsid w:val="00343A72"/>
    <w:rsid w:val="00343B50"/>
    <w:rsid w:val="00344491"/>
    <w:rsid w:val="003461CC"/>
    <w:rsid w:val="00347FF0"/>
    <w:rsid w:val="003500FE"/>
    <w:rsid w:val="00351862"/>
    <w:rsid w:val="00352827"/>
    <w:rsid w:val="0035416C"/>
    <w:rsid w:val="00355CE2"/>
    <w:rsid w:val="00360579"/>
    <w:rsid w:val="003621C3"/>
    <w:rsid w:val="00363EAB"/>
    <w:rsid w:val="00367947"/>
    <w:rsid w:val="00370269"/>
    <w:rsid w:val="0037170A"/>
    <w:rsid w:val="00372FEC"/>
    <w:rsid w:val="003735DF"/>
    <w:rsid w:val="0037526E"/>
    <w:rsid w:val="003814CC"/>
    <w:rsid w:val="00381E32"/>
    <w:rsid w:val="00382251"/>
    <w:rsid w:val="0038471E"/>
    <w:rsid w:val="00387FC4"/>
    <w:rsid w:val="003926CC"/>
    <w:rsid w:val="00393752"/>
    <w:rsid w:val="00393CA9"/>
    <w:rsid w:val="0039540E"/>
    <w:rsid w:val="003957B5"/>
    <w:rsid w:val="0039675E"/>
    <w:rsid w:val="003A07F7"/>
    <w:rsid w:val="003A2175"/>
    <w:rsid w:val="003A21FC"/>
    <w:rsid w:val="003A24AC"/>
    <w:rsid w:val="003A3C1A"/>
    <w:rsid w:val="003A64AC"/>
    <w:rsid w:val="003A799B"/>
    <w:rsid w:val="003B03AF"/>
    <w:rsid w:val="003B0CC1"/>
    <w:rsid w:val="003B19D6"/>
    <w:rsid w:val="003C5F7C"/>
    <w:rsid w:val="003C6A0A"/>
    <w:rsid w:val="003C7C37"/>
    <w:rsid w:val="003D11F3"/>
    <w:rsid w:val="003D1705"/>
    <w:rsid w:val="003D4112"/>
    <w:rsid w:val="003D50FE"/>
    <w:rsid w:val="003D7907"/>
    <w:rsid w:val="003E04B4"/>
    <w:rsid w:val="003E0B52"/>
    <w:rsid w:val="003E1F26"/>
    <w:rsid w:val="003E2D82"/>
    <w:rsid w:val="003E4922"/>
    <w:rsid w:val="003E5964"/>
    <w:rsid w:val="003E67AB"/>
    <w:rsid w:val="003E7ED1"/>
    <w:rsid w:val="003F1442"/>
    <w:rsid w:val="003F2DFB"/>
    <w:rsid w:val="003F3E45"/>
    <w:rsid w:val="003F54DA"/>
    <w:rsid w:val="003F6EF5"/>
    <w:rsid w:val="00401F78"/>
    <w:rsid w:val="004031EF"/>
    <w:rsid w:val="0040439F"/>
    <w:rsid w:val="00412427"/>
    <w:rsid w:val="004128C5"/>
    <w:rsid w:val="0041495D"/>
    <w:rsid w:val="00415530"/>
    <w:rsid w:val="00415E01"/>
    <w:rsid w:val="0042019C"/>
    <w:rsid w:val="0042185F"/>
    <w:rsid w:val="00425D89"/>
    <w:rsid w:val="00426938"/>
    <w:rsid w:val="004269EF"/>
    <w:rsid w:val="00427EA2"/>
    <w:rsid w:val="004303C7"/>
    <w:rsid w:val="00431664"/>
    <w:rsid w:val="0043259A"/>
    <w:rsid w:val="00432BFD"/>
    <w:rsid w:val="004373D9"/>
    <w:rsid w:val="00437EDE"/>
    <w:rsid w:val="00442DBE"/>
    <w:rsid w:val="00444A66"/>
    <w:rsid w:val="0044514D"/>
    <w:rsid w:val="00446321"/>
    <w:rsid w:val="0044693A"/>
    <w:rsid w:val="00453D30"/>
    <w:rsid w:val="00457B25"/>
    <w:rsid w:val="004610C4"/>
    <w:rsid w:val="00462810"/>
    <w:rsid w:val="00463B41"/>
    <w:rsid w:val="00464E67"/>
    <w:rsid w:val="00466A18"/>
    <w:rsid w:val="00466AC2"/>
    <w:rsid w:val="0048050B"/>
    <w:rsid w:val="00480DEE"/>
    <w:rsid w:val="00481993"/>
    <w:rsid w:val="00481E03"/>
    <w:rsid w:val="004827A4"/>
    <w:rsid w:val="004837D9"/>
    <w:rsid w:val="00484FEB"/>
    <w:rsid w:val="00487AB4"/>
    <w:rsid w:val="0049226E"/>
    <w:rsid w:val="00494D39"/>
    <w:rsid w:val="00497777"/>
    <w:rsid w:val="004A0762"/>
    <w:rsid w:val="004A1482"/>
    <w:rsid w:val="004A5ACC"/>
    <w:rsid w:val="004A6DE9"/>
    <w:rsid w:val="004A783E"/>
    <w:rsid w:val="004B0890"/>
    <w:rsid w:val="004B1C57"/>
    <w:rsid w:val="004B1F92"/>
    <w:rsid w:val="004B324B"/>
    <w:rsid w:val="004B4948"/>
    <w:rsid w:val="004B4F92"/>
    <w:rsid w:val="004B6118"/>
    <w:rsid w:val="004B61F0"/>
    <w:rsid w:val="004C13A3"/>
    <w:rsid w:val="004C410F"/>
    <w:rsid w:val="004D0D41"/>
    <w:rsid w:val="004D26BF"/>
    <w:rsid w:val="004D2C9C"/>
    <w:rsid w:val="004D43F3"/>
    <w:rsid w:val="004D5A5E"/>
    <w:rsid w:val="004D5E92"/>
    <w:rsid w:val="004D5FA1"/>
    <w:rsid w:val="004D70AE"/>
    <w:rsid w:val="004D7A7E"/>
    <w:rsid w:val="004E0021"/>
    <w:rsid w:val="004E104F"/>
    <w:rsid w:val="004E1859"/>
    <w:rsid w:val="004E35AA"/>
    <w:rsid w:val="004E4867"/>
    <w:rsid w:val="004E59D0"/>
    <w:rsid w:val="004E6542"/>
    <w:rsid w:val="004E68BC"/>
    <w:rsid w:val="004F2457"/>
    <w:rsid w:val="004F5A8C"/>
    <w:rsid w:val="004F5C95"/>
    <w:rsid w:val="005005C1"/>
    <w:rsid w:val="0050315C"/>
    <w:rsid w:val="00510D18"/>
    <w:rsid w:val="00514B04"/>
    <w:rsid w:val="0051690D"/>
    <w:rsid w:val="00517517"/>
    <w:rsid w:val="00517939"/>
    <w:rsid w:val="00520CE0"/>
    <w:rsid w:val="00521AB3"/>
    <w:rsid w:val="0052233C"/>
    <w:rsid w:val="005225F5"/>
    <w:rsid w:val="00525E31"/>
    <w:rsid w:val="005302D7"/>
    <w:rsid w:val="005319AC"/>
    <w:rsid w:val="00531FC5"/>
    <w:rsid w:val="005351ED"/>
    <w:rsid w:val="00537226"/>
    <w:rsid w:val="005375C1"/>
    <w:rsid w:val="005432AE"/>
    <w:rsid w:val="0054395B"/>
    <w:rsid w:val="00543B9C"/>
    <w:rsid w:val="00543DF6"/>
    <w:rsid w:val="005460F6"/>
    <w:rsid w:val="00552AC2"/>
    <w:rsid w:val="0055645F"/>
    <w:rsid w:val="005564D4"/>
    <w:rsid w:val="00556D01"/>
    <w:rsid w:val="005570CE"/>
    <w:rsid w:val="00565D2E"/>
    <w:rsid w:val="0057006C"/>
    <w:rsid w:val="00571A2F"/>
    <w:rsid w:val="005726FA"/>
    <w:rsid w:val="00572C42"/>
    <w:rsid w:val="00575173"/>
    <w:rsid w:val="00580590"/>
    <w:rsid w:val="00580F3F"/>
    <w:rsid w:val="00581788"/>
    <w:rsid w:val="00582F8B"/>
    <w:rsid w:val="00583D36"/>
    <w:rsid w:val="00586255"/>
    <w:rsid w:val="00586F33"/>
    <w:rsid w:val="00590B0F"/>
    <w:rsid w:val="005954AD"/>
    <w:rsid w:val="00596A3F"/>
    <w:rsid w:val="00596FAC"/>
    <w:rsid w:val="005A375D"/>
    <w:rsid w:val="005A434E"/>
    <w:rsid w:val="005B01A4"/>
    <w:rsid w:val="005B0566"/>
    <w:rsid w:val="005B2781"/>
    <w:rsid w:val="005B30AA"/>
    <w:rsid w:val="005B6441"/>
    <w:rsid w:val="005C0783"/>
    <w:rsid w:val="005C262B"/>
    <w:rsid w:val="005C598C"/>
    <w:rsid w:val="005C694A"/>
    <w:rsid w:val="005D0974"/>
    <w:rsid w:val="005D371A"/>
    <w:rsid w:val="005D4D92"/>
    <w:rsid w:val="005E1EA3"/>
    <w:rsid w:val="005E2A77"/>
    <w:rsid w:val="005E3BF8"/>
    <w:rsid w:val="005E4BA2"/>
    <w:rsid w:val="005E6BAC"/>
    <w:rsid w:val="005E7194"/>
    <w:rsid w:val="005F095E"/>
    <w:rsid w:val="005F09CD"/>
    <w:rsid w:val="005F14A4"/>
    <w:rsid w:val="005F4A19"/>
    <w:rsid w:val="005F6A9D"/>
    <w:rsid w:val="006019F6"/>
    <w:rsid w:val="00601C94"/>
    <w:rsid w:val="006020AC"/>
    <w:rsid w:val="00602C6C"/>
    <w:rsid w:val="00602D10"/>
    <w:rsid w:val="00603D0C"/>
    <w:rsid w:val="00604814"/>
    <w:rsid w:val="006058A0"/>
    <w:rsid w:val="00607393"/>
    <w:rsid w:val="00610D0A"/>
    <w:rsid w:val="00616CAC"/>
    <w:rsid w:val="006175C0"/>
    <w:rsid w:val="00620BC4"/>
    <w:rsid w:val="00622979"/>
    <w:rsid w:val="00622B37"/>
    <w:rsid w:val="00622B7F"/>
    <w:rsid w:val="00626391"/>
    <w:rsid w:val="00626898"/>
    <w:rsid w:val="006306FC"/>
    <w:rsid w:val="006311DA"/>
    <w:rsid w:val="0063198C"/>
    <w:rsid w:val="00632485"/>
    <w:rsid w:val="00636A92"/>
    <w:rsid w:val="00637410"/>
    <w:rsid w:val="00637FFE"/>
    <w:rsid w:val="00640C3F"/>
    <w:rsid w:val="0064372A"/>
    <w:rsid w:val="00645BD6"/>
    <w:rsid w:val="0064607F"/>
    <w:rsid w:val="006472C6"/>
    <w:rsid w:val="0065049C"/>
    <w:rsid w:val="00650508"/>
    <w:rsid w:val="006505A7"/>
    <w:rsid w:val="00652D40"/>
    <w:rsid w:val="006545D5"/>
    <w:rsid w:val="00662DB9"/>
    <w:rsid w:val="00664B21"/>
    <w:rsid w:val="00666C18"/>
    <w:rsid w:val="00667A99"/>
    <w:rsid w:val="006704C3"/>
    <w:rsid w:val="006717C5"/>
    <w:rsid w:val="00672A68"/>
    <w:rsid w:val="0067322E"/>
    <w:rsid w:val="00673298"/>
    <w:rsid w:val="00675AD0"/>
    <w:rsid w:val="00676173"/>
    <w:rsid w:val="00676873"/>
    <w:rsid w:val="00680A01"/>
    <w:rsid w:val="00680B5F"/>
    <w:rsid w:val="00681513"/>
    <w:rsid w:val="00681CF3"/>
    <w:rsid w:val="00684F65"/>
    <w:rsid w:val="006879D3"/>
    <w:rsid w:val="0069037A"/>
    <w:rsid w:val="00690FF8"/>
    <w:rsid w:val="00693174"/>
    <w:rsid w:val="00693AE7"/>
    <w:rsid w:val="006948E8"/>
    <w:rsid w:val="0069504E"/>
    <w:rsid w:val="00695FD4"/>
    <w:rsid w:val="0069616B"/>
    <w:rsid w:val="006961C8"/>
    <w:rsid w:val="00697A1C"/>
    <w:rsid w:val="006A18BB"/>
    <w:rsid w:val="006A49C6"/>
    <w:rsid w:val="006A5CF9"/>
    <w:rsid w:val="006A70C6"/>
    <w:rsid w:val="006A720A"/>
    <w:rsid w:val="006B246D"/>
    <w:rsid w:val="006B3B83"/>
    <w:rsid w:val="006B58D1"/>
    <w:rsid w:val="006C01F5"/>
    <w:rsid w:val="006C2544"/>
    <w:rsid w:val="006C296D"/>
    <w:rsid w:val="006C5D99"/>
    <w:rsid w:val="006C7603"/>
    <w:rsid w:val="006C77E2"/>
    <w:rsid w:val="006D0EED"/>
    <w:rsid w:val="006D1EE8"/>
    <w:rsid w:val="006D23CD"/>
    <w:rsid w:val="006D39B3"/>
    <w:rsid w:val="006D3DA1"/>
    <w:rsid w:val="006D3F38"/>
    <w:rsid w:val="006D4067"/>
    <w:rsid w:val="006D45BE"/>
    <w:rsid w:val="006D4FAA"/>
    <w:rsid w:val="006D523C"/>
    <w:rsid w:val="006E167C"/>
    <w:rsid w:val="006E1735"/>
    <w:rsid w:val="006E341A"/>
    <w:rsid w:val="006E46F5"/>
    <w:rsid w:val="006E67D4"/>
    <w:rsid w:val="006E7236"/>
    <w:rsid w:val="006F04FA"/>
    <w:rsid w:val="006F0FB2"/>
    <w:rsid w:val="006F1350"/>
    <w:rsid w:val="006F1FAE"/>
    <w:rsid w:val="006F6847"/>
    <w:rsid w:val="00700048"/>
    <w:rsid w:val="007008B6"/>
    <w:rsid w:val="007011D5"/>
    <w:rsid w:val="007030BD"/>
    <w:rsid w:val="0070780E"/>
    <w:rsid w:val="00707F0D"/>
    <w:rsid w:val="00712F4D"/>
    <w:rsid w:val="00714607"/>
    <w:rsid w:val="00714A63"/>
    <w:rsid w:val="00714BA2"/>
    <w:rsid w:val="0071529A"/>
    <w:rsid w:val="00716CA6"/>
    <w:rsid w:val="007170ED"/>
    <w:rsid w:val="00721380"/>
    <w:rsid w:val="00724636"/>
    <w:rsid w:val="00724B95"/>
    <w:rsid w:val="00726C8F"/>
    <w:rsid w:val="00733383"/>
    <w:rsid w:val="00734BFA"/>
    <w:rsid w:val="007361A7"/>
    <w:rsid w:val="00746855"/>
    <w:rsid w:val="0074743D"/>
    <w:rsid w:val="00747E55"/>
    <w:rsid w:val="00751465"/>
    <w:rsid w:val="00752F14"/>
    <w:rsid w:val="00753C5B"/>
    <w:rsid w:val="0075615E"/>
    <w:rsid w:val="00761EC2"/>
    <w:rsid w:val="00763055"/>
    <w:rsid w:val="007635DB"/>
    <w:rsid w:val="00767D07"/>
    <w:rsid w:val="007717CE"/>
    <w:rsid w:val="007720EB"/>
    <w:rsid w:val="00774873"/>
    <w:rsid w:val="00775182"/>
    <w:rsid w:val="00775AE6"/>
    <w:rsid w:val="007767DF"/>
    <w:rsid w:val="007824F1"/>
    <w:rsid w:val="00782D9C"/>
    <w:rsid w:val="007836D7"/>
    <w:rsid w:val="007848B8"/>
    <w:rsid w:val="00784A0C"/>
    <w:rsid w:val="0078503E"/>
    <w:rsid w:val="00786B75"/>
    <w:rsid w:val="007922C0"/>
    <w:rsid w:val="007A1F10"/>
    <w:rsid w:val="007A2BFE"/>
    <w:rsid w:val="007A2D74"/>
    <w:rsid w:val="007A3060"/>
    <w:rsid w:val="007A467C"/>
    <w:rsid w:val="007A484A"/>
    <w:rsid w:val="007A7E40"/>
    <w:rsid w:val="007B0E49"/>
    <w:rsid w:val="007B1562"/>
    <w:rsid w:val="007B2EE3"/>
    <w:rsid w:val="007B3542"/>
    <w:rsid w:val="007B45A3"/>
    <w:rsid w:val="007B46F9"/>
    <w:rsid w:val="007B48BD"/>
    <w:rsid w:val="007B4AAC"/>
    <w:rsid w:val="007B750C"/>
    <w:rsid w:val="007C111E"/>
    <w:rsid w:val="007D473A"/>
    <w:rsid w:val="007D4D61"/>
    <w:rsid w:val="007D5499"/>
    <w:rsid w:val="007D585B"/>
    <w:rsid w:val="007D63FD"/>
    <w:rsid w:val="007E0515"/>
    <w:rsid w:val="007E1202"/>
    <w:rsid w:val="007E2C8C"/>
    <w:rsid w:val="007E512E"/>
    <w:rsid w:val="007E5F3C"/>
    <w:rsid w:val="007F0902"/>
    <w:rsid w:val="007F0A4C"/>
    <w:rsid w:val="007F480D"/>
    <w:rsid w:val="007F6B79"/>
    <w:rsid w:val="007F7B66"/>
    <w:rsid w:val="0080049C"/>
    <w:rsid w:val="00800CE6"/>
    <w:rsid w:val="00802DDA"/>
    <w:rsid w:val="008039B2"/>
    <w:rsid w:val="00806DDA"/>
    <w:rsid w:val="00806EA5"/>
    <w:rsid w:val="0081537E"/>
    <w:rsid w:val="00817498"/>
    <w:rsid w:val="00823F79"/>
    <w:rsid w:val="0082485C"/>
    <w:rsid w:val="00824BAC"/>
    <w:rsid w:val="0082510C"/>
    <w:rsid w:val="00827186"/>
    <w:rsid w:val="00827ED6"/>
    <w:rsid w:val="00830318"/>
    <w:rsid w:val="0083073D"/>
    <w:rsid w:val="00831471"/>
    <w:rsid w:val="00832EEB"/>
    <w:rsid w:val="00834F05"/>
    <w:rsid w:val="00835D84"/>
    <w:rsid w:val="00836752"/>
    <w:rsid w:val="008367CE"/>
    <w:rsid w:val="00837820"/>
    <w:rsid w:val="00837C69"/>
    <w:rsid w:val="0084345D"/>
    <w:rsid w:val="008444D8"/>
    <w:rsid w:val="00847437"/>
    <w:rsid w:val="00847BC5"/>
    <w:rsid w:val="0085090B"/>
    <w:rsid w:val="008519A3"/>
    <w:rsid w:val="0085379C"/>
    <w:rsid w:val="00853B80"/>
    <w:rsid w:val="00853CBB"/>
    <w:rsid w:val="008541EF"/>
    <w:rsid w:val="00861B84"/>
    <w:rsid w:val="00863A35"/>
    <w:rsid w:val="00870E4F"/>
    <w:rsid w:val="00871524"/>
    <w:rsid w:val="008735BE"/>
    <w:rsid w:val="00873782"/>
    <w:rsid w:val="008752A9"/>
    <w:rsid w:val="00875B9D"/>
    <w:rsid w:val="00880FD2"/>
    <w:rsid w:val="00881FC0"/>
    <w:rsid w:val="00883437"/>
    <w:rsid w:val="00883E91"/>
    <w:rsid w:val="0088501A"/>
    <w:rsid w:val="008852A7"/>
    <w:rsid w:val="00885C8D"/>
    <w:rsid w:val="008911A4"/>
    <w:rsid w:val="0089343A"/>
    <w:rsid w:val="00894052"/>
    <w:rsid w:val="008948D0"/>
    <w:rsid w:val="00895912"/>
    <w:rsid w:val="008A16B3"/>
    <w:rsid w:val="008A4A49"/>
    <w:rsid w:val="008A4C0D"/>
    <w:rsid w:val="008A5674"/>
    <w:rsid w:val="008A6D2F"/>
    <w:rsid w:val="008B1F94"/>
    <w:rsid w:val="008B2538"/>
    <w:rsid w:val="008B2ACB"/>
    <w:rsid w:val="008B39B3"/>
    <w:rsid w:val="008B4017"/>
    <w:rsid w:val="008B6DFE"/>
    <w:rsid w:val="008C07E0"/>
    <w:rsid w:val="008C2C72"/>
    <w:rsid w:val="008C3138"/>
    <w:rsid w:val="008C3EB2"/>
    <w:rsid w:val="008C5541"/>
    <w:rsid w:val="008C78D4"/>
    <w:rsid w:val="008C7A91"/>
    <w:rsid w:val="008D09FE"/>
    <w:rsid w:val="008D0BF0"/>
    <w:rsid w:val="008D27F0"/>
    <w:rsid w:val="008D2E7D"/>
    <w:rsid w:val="008D4B84"/>
    <w:rsid w:val="008D6133"/>
    <w:rsid w:val="008D7200"/>
    <w:rsid w:val="008D7DC9"/>
    <w:rsid w:val="008D7EF5"/>
    <w:rsid w:val="008E017B"/>
    <w:rsid w:val="008E1F74"/>
    <w:rsid w:val="008E281F"/>
    <w:rsid w:val="008E29C4"/>
    <w:rsid w:val="008E37B2"/>
    <w:rsid w:val="008E38AB"/>
    <w:rsid w:val="008E6B97"/>
    <w:rsid w:val="008E6EBD"/>
    <w:rsid w:val="008F0DEF"/>
    <w:rsid w:val="008F225C"/>
    <w:rsid w:val="008F25A4"/>
    <w:rsid w:val="008F3784"/>
    <w:rsid w:val="008F3AD2"/>
    <w:rsid w:val="008F3BFC"/>
    <w:rsid w:val="008F6989"/>
    <w:rsid w:val="00904B9C"/>
    <w:rsid w:val="009114B7"/>
    <w:rsid w:val="009125D5"/>
    <w:rsid w:val="00912AD4"/>
    <w:rsid w:val="00921C82"/>
    <w:rsid w:val="009245B2"/>
    <w:rsid w:val="009277EB"/>
    <w:rsid w:val="009305B3"/>
    <w:rsid w:val="0093107F"/>
    <w:rsid w:val="00931C6B"/>
    <w:rsid w:val="00932BA4"/>
    <w:rsid w:val="00935907"/>
    <w:rsid w:val="0093666E"/>
    <w:rsid w:val="00936F93"/>
    <w:rsid w:val="00937027"/>
    <w:rsid w:val="0093726F"/>
    <w:rsid w:val="0093782A"/>
    <w:rsid w:val="009407B3"/>
    <w:rsid w:val="00943193"/>
    <w:rsid w:val="00943EB6"/>
    <w:rsid w:val="00945245"/>
    <w:rsid w:val="00945A4C"/>
    <w:rsid w:val="00946A9D"/>
    <w:rsid w:val="009473B9"/>
    <w:rsid w:val="00947750"/>
    <w:rsid w:val="00947FA5"/>
    <w:rsid w:val="009501CF"/>
    <w:rsid w:val="0095035C"/>
    <w:rsid w:val="00952B0F"/>
    <w:rsid w:val="0095383C"/>
    <w:rsid w:val="009563E4"/>
    <w:rsid w:val="0095708F"/>
    <w:rsid w:val="00963C6C"/>
    <w:rsid w:val="0096427D"/>
    <w:rsid w:val="00964837"/>
    <w:rsid w:val="00964B1B"/>
    <w:rsid w:val="009652A6"/>
    <w:rsid w:val="00965555"/>
    <w:rsid w:val="009660DB"/>
    <w:rsid w:val="00966318"/>
    <w:rsid w:val="00967311"/>
    <w:rsid w:val="009706ED"/>
    <w:rsid w:val="00973B5D"/>
    <w:rsid w:val="009743A8"/>
    <w:rsid w:val="00977992"/>
    <w:rsid w:val="009801F2"/>
    <w:rsid w:val="00984EE8"/>
    <w:rsid w:val="009866ED"/>
    <w:rsid w:val="009867DD"/>
    <w:rsid w:val="00986BA4"/>
    <w:rsid w:val="0099159D"/>
    <w:rsid w:val="009930F5"/>
    <w:rsid w:val="00996B29"/>
    <w:rsid w:val="00997707"/>
    <w:rsid w:val="009A0B5C"/>
    <w:rsid w:val="009A1DF3"/>
    <w:rsid w:val="009A4A20"/>
    <w:rsid w:val="009A6CF6"/>
    <w:rsid w:val="009B7387"/>
    <w:rsid w:val="009C1137"/>
    <w:rsid w:val="009C4FED"/>
    <w:rsid w:val="009C7E62"/>
    <w:rsid w:val="009D0236"/>
    <w:rsid w:val="009D06B8"/>
    <w:rsid w:val="009D2163"/>
    <w:rsid w:val="009D3BA7"/>
    <w:rsid w:val="009D566D"/>
    <w:rsid w:val="009E42A7"/>
    <w:rsid w:val="009E4A40"/>
    <w:rsid w:val="009E7B1E"/>
    <w:rsid w:val="009F11B1"/>
    <w:rsid w:val="009F2452"/>
    <w:rsid w:val="009F57F0"/>
    <w:rsid w:val="009F5FBA"/>
    <w:rsid w:val="009F6C0A"/>
    <w:rsid w:val="009F7B66"/>
    <w:rsid w:val="00A00291"/>
    <w:rsid w:val="00A0653B"/>
    <w:rsid w:val="00A11A48"/>
    <w:rsid w:val="00A11B2C"/>
    <w:rsid w:val="00A13261"/>
    <w:rsid w:val="00A17098"/>
    <w:rsid w:val="00A20365"/>
    <w:rsid w:val="00A20427"/>
    <w:rsid w:val="00A2269D"/>
    <w:rsid w:val="00A22935"/>
    <w:rsid w:val="00A23E99"/>
    <w:rsid w:val="00A26322"/>
    <w:rsid w:val="00A26F8B"/>
    <w:rsid w:val="00A301AB"/>
    <w:rsid w:val="00A30CA4"/>
    <w:rsid w:val="00A353E9"/>
    <w:rsid w:val="00A3698C"/>
    <w:rsid w:val="00A41B70"/>
    <w:rsid w:val="00A42CE6"/>
    <w:rsid w:val="00A44B2E"/>
    <w:rsid w:val="00A46D3E"/>
    <w:rsid w:val="00A50BBE"/>
    <w:rsid w:val="00A518B4"/>
    <w:rsid w:val="00A53A7A"/>
    <w:rsid w:val="00A54EBE"/>
    <w:rsid w:val="00A55A23"/>
    <w:rsid w:val="00A57DD2"/>
    <w:rsid w:val="00A63F15"/>
    <w:rsid w:val="00A64EBE"/>
    <w:rsid w:val="00A653EA"/>
    <w:rsid w:val="00A65AF3"/>
    <w:rsid w:val="00A6698A"/>
    <w:rsid w:val="00A66AAB"/>
    <w:rsid w:val="00A67112"/>
    <w:rsid w:val="00A67B76"/>
    <w:rsid w:val="00A728DE"/>
    <w:rsid w:val="00A72B2B"/>
    <w:rsid w:val="00A77331"/>
    <w:rsid w:val="00A82A5A"/>
    <w:rsid w:val="00A82C12"/>
    <w:rsid w:val="00A905E2"/>
    <w:rsid w:val="00A92595"/>
    <w:rsid w:val="00A92FA7"/>
    <w:rsid w:val="00A97878"/>
    <w:rsid w:val="00A97B80"/>
    <w:rsid w:val="00A97C29"/>
    <w:rsid w:val="00AA1736"/>
    <w:rsid w:val="00AA1DCD"/>
    <w:rsid w:val="00AA5ACF"/>
    <w:rsid w:val="00AA5CDF"/>
    <w:rsid w:val="00AA6728"/>
    <w:rsid w:val="00AB4C97"/>
    <w:rsid w:val="00AC0A4F"/>
    <w:rsid w:val="00AC23F7"/>
    <w:rsid w:val="00AC315E"/>
    <w:rsid w:val="00AC3447"/>
    <w:rsid w:val="00AC429F"/>
    <w:rsid w:val="00AC4FC2"/>
    <w:rsid w:val="00AD2E3E"/>
    <w:rsid w:val="00AD338A"/>
    <w:rsid w:val="00AD354D"/>
    <w:rsid w:val="00AD3574"/>
    <w:rsid w:val="00AD3B65"/>
    <w:rsid w:val="00AD5997"/>
    <w:rsid w:val="00AE0DD5"/>
    <w:rsid w:val="00AE2951"/>
    <w:rsid w:val="00AE3C4A"/>
    <w:rsid w:val="00AE4F0C"/>
    <w:rsid w:val="00AE5FCC"/>
    <w:rsid w:val="00AE60B4"/>
    <w:rsid w:val="00AE755C"/>
    <w:rsid w:val="00AE7D02"/>
    <w:rsid w:val="00AF038B"/>
    <w:rsid w:val="00AF3E39"/>
    <w:rsid w:val="00AF776D"/>
    <w:rsid w:val="00AF7865"/>
    <w:rsid w:val="00B004DA"/>
    <w:rsid w:val="00B01B63"/>
    <w:rsid w:val="00B01D4F"/>
    <w:rsid w:val="00B02BF2"/>
    <w:rsid w:val="00B02D76"/>
    <w:rsid w:val="00B035D1"/>
    <w:rsid w:val="00B0397A"/>
    <w:rsid w:val="00B060CD"/>
    <w:rsid w:val="00B07E78"/>
    <w:rsid w:val="00B12646"/>
    <w:rsid w:val="00B12D1C"/>
    <w:rsid w:val="00B132FC"/>
    <w:rsid w:val="00B17088"/>
    <w:rsid w:val="00B2269B"/>
    <w:rsid w:val="00B22F4D"/>
    <w:rsid w:val="00B23938"/>
    <w:rsid w:val="00B311B2"/>
    <w:rsid w:val="00B31243"/>
    <w:rsid w:val="00B3240D"/>
    <w:rsid w:val="00B328BD"/>
    <w:rsid w:val="00B32C86"/>
    <w:rsid w:val="00B33F2A"/>
    <w:rsid w:val="00B3417C"/>
    <w:rsid w:val="00B34EB9"/>
    <w:rsid w:val="00B400B5"/>
    <w:rsid w:val="00B40457"/>
    <w:rsid w:val="00B43C68"/>
    <w:rsid w:val="00B4441B"/>
    <w:rsid w:val="00B44940"/>
    <w:rsid w:val="00B51991"/>
    <w:rsid w:val="00B55C52"/>
    <w:rsid w:val="00B56787"/>
    <w:rsid w:val="00B6385A"/>
    <w:rsid w:val="00B65BDF"/>
    <w:rsid w:val="00B707BF"/>
    <w:rsid w:val="00B728A4"/>
    <w:rsid w:val="00B74D5F"/>
    <w:rsid w:val="00B757FA"/>
    <w:rsid w:val="00B80DF6"/>
    <w:rsid w:val="00B83AB6"/>
    <w:rsid w:val="00B8487B"/>
    <w:rsid w:val="00B850C8"/>
    <w:rsid w:val="00B861E6"/>
    <w:rsid w:val="00B86DB2"/>
    <w:rsid w:val="00B86F70"/>
    <w:rsid w:val="00B8757C"/>
    <w:rsid w:val="00B90101"/>
    <w:rsid w:val="00B90927"/>
    <w:rsid w:val="00B92E57"/>
    <w:rsid w:val="00B97968"/>
    <w:rsid w:val="00BA251E"/>
    <w:rsid w:val="00BA28FD"/>
    <w:rsid w:val="00BA401E"/>
    <w:rsid w:val="00BA64CE"/>
    <w:rsid w:val="00BA64D6"/>
    <w:rsid w:val="00BB2308"/>
    <w:rsid w:val="00BB3ECD"/>
    <w:rsid w:val="00BB65FE"/>
    <w:rsid w:val="00BC11AA"/>
    <w:rsid w:val="00BC266D"/>
    <w:rsid w:val="00BC381F"/>
    <w:rsid w:val="00BC4372"/>
    <w:rsid w:val="00BC46B3"/>
    <w:rsid w:val="00BC488D"/>
    <w:rsid w:val="00BC5723"/>
    <w:rsid w:val="00BC5A39"/>
    <w:rsid w:val="00BC70C4"/>
    <w:rsid w:val="00BD1D47"/>
    <w:rsid w:val="00BE0145"/>
    <w:rsid w:val="00BE109C"/>
    <w:rsid w:val="00BE19FB"/>
    <w:rsid w:val="00BE25C7"/>
    <w:rsid w:val="00BE2A67"/>
    <w:rsid w:val="00BE4158"/>
    <w:rsid w:val="00BE44F2"/>
    <w:rsid w:val="00BE625E"/>
    <w:rsid w:val="00BE7EEB"/>
    <w:rsid w:val="00BF08F1"/>
    <w:rsid w:val="00BF0CCD"/>
    <w:rsid w:val="00BF0ECF"/>
    <w:rsid w:val="00BF1FF8"/>
    <w:rsid w:val="00BF4076"/>
    <w:rsid w:val="00BF41C2"/>
    <w:rsid w:val="00BF7308"/>
    <w:rsid w:val="00BF7463"/>
    <w:rsid w:val="00C00BB9"/>
    <w:rsid w:val="00C027E2"/>
    <w:rsid w:val="00C02E92"/>
    <w:rsid w:val="00C0363D"/>
    <w:rsid w:val="00C037BB"/>
    <w:rsid w:val="00C10F1D"/>
    <w:rsid w:val="00C11070"/>
    <w:rsid w:val="00C14195"/>
    <w:rsid w:val="00C14F2A"/>
    <w:rsid w:val="00C15E9A"/>
    <w:rsid w:val="00C16A9F"/>
    <w:rsid w:val="00C2235C"/>
    <w:rsid w:val="00C2256E"/>
    <w:rsid w:val="00C22A5B"/>
    <w:rsid w:val="00C232C7"/>
    <w:rsid w:val="00C30F58"/>
    <w:rsid w:val="00C335A9"/>
    <w:rsid w:val="00C36F55"/>
    <w:rsid w:val="00C3770C"/>
    <w:rsid w:val="00C37A2E"/>
    <w:rsid w:val="00C40364"/>
    <w:rsid w:val="00C44430"/>
    <w:rsid w:val="00C4458F"/>
    <w:rsid w:val="00C46621"/>
    <w:rsid w:val="00C47B1A"/>
    <w:rsid w:val="00C50FE9"/>
    <w:rsid w:val="00C51E07"/>
    <w:rsid w:val="00C537A6"/>
    <w:rsid w:val="00C555BF"/>
    <w:rsid w:val="00C61132"/>
    <w:rsid w:val="00C63888"/>
    <w:rsid w:val="00C660B2"/>
    <w:rsid w:val="00C66677"/>
    <w:rsid w:val="00C667D8"/>
    <w:rsid w:val="00C72921"/>
    <w:rsid w:val="00C72CF6"/>
    <w:rsid w:val="00C741C0"/>
    <w:rsid w:val="00C74A9C"/>
    <w:rsid w:val="00C75695"/>
    <w:rsid w:val="00C759D9"/>
    <w:rsid w:val="00C76F86"/>
    <w:rsid w:val="00C81315"/>
    <w:rsid w:val="00C82098"/>
    <w:rsid w:val="00C83C16"/>
    <w:rsid w:val="00C8675C"/>
    <w:rsid w:val="00C87287"/>
    <w:rsid w:val="00C87367"/>
    <w:rsid w:val="00C8798A"/>
    <w:rsid w:val="00C87AFD"/>
    <w:rsid w:val="00C907D6"/>
    <w:rsid w:val="00C9102D"/>
    <w:rsid w:val="00C92509"/>
    <w:rsid w:val="00C93727"/>
    <w:rsid w:val="00CA0DE2"/>
    <w:rsid w:val="00CA1887"/>
    <w:rsid w:val="00CA1D65"/>
    <w:rsid w:val="00CA351B"/>
    <w:rsid w:val="00CA417B"/>
    <w:rsid w:val="00CA42D1"/>
    <w:rsid w:val="00CA5392"/>
    <w:rsid w:val="00CA5AF7"/>
    <w:rsid w:val="00CA5EB2"/>
    <w:rsid w:val="00CA7350"/>
    <w:rsid w:val="00CB0B54"/>
    <w:rsid w:val="00CB481B"/>
    <w:rsid w:val="00CB78AD"/>
    <w:rsid w:val="00CB78B0"/>
    <w:rsid w:val="00CB7BDF"/>
    <w:rsid w:val="00CC0DB2"/>
    <w:rsid w:val="00CC5DAD"/>
    <w:rsid w:val="00CC690F"/>
    <w:rsid w:val="00CD0588"/>
    <w:rsid w:val="00CD3F87"/>
    <w:rsid w:val="00CD40C5"/>
    <w:rsid w:val="00CD4FB6"/>
    <w:rsid w:val="00CD7C46"/>
    <w:rsid w:val="00CE034C"/>
    <w:rsid w:val="00CE0A0A"/>
    <w:rsid w:val="00CE641A"/>
    <w:rsid w:val="00CE6759"/>
    <w:rsid w:val="00CE73C6"/>
    <w:rsid w:val="00D003EE"/>
    <w:rsid w:val="00D01C28"/>
    <w:rsid w:val="00D01D7B"/>
    <w:rsid w:val="00D01E33"/>
    <w:rsid w:val="00D03B2D"/>
    <w:rsid w:val="00D03B9C"/>
    <w:rsid w:val="00D060A7"/>
    <w:rsid w:val="00D06F0B"/>
    <w:rsid w:val="00D109DD"/>
    <w:rsid w:val="00D12162"/>
    <w:rsid w:val="00D138CE"/>
    <w:rsid w:val="00D13FD2"/>
    <w:rsid w:val="00D144BE"/>
    <w:rsid w:val="00D162C9"/>
    <w:rsid w:val="00D16F90"/>
    <w:rsid w:val="00D20127"/>
    <w:rsid w:val="00D2046F"/>
    <w:rsid w:val="00D2204B"/>
    <w:rsid w:val="00D22ABE"/>
    <w:rsid w:val="00D2395F"/>
    <w:rsid w:val="00D26418"/>
    <w:rsid w:val="00D26605"/>
    <w:rsid w:val="00D2689F"/>
    <w:rsid w:val="00D27A77"/>
    <w:rsid w:val="00D32D39"/>
    <w:rsid w:val="00D33108"/>
    <w:rsid w:val="00D345F4"/>
    <w:rsid w:val="00D34C50"/>
    <w:rsid w:val="00D35C85"/>
    <w:rsid w:val="00D35DDF"/>
    <w:rsid w:val="00D367B8"/>
    <w:rsid w:val="00D37EFC"/>
    <w:rsid w:val="00D40C24"/>
    <w:rsid w:val="00D448D0"/>
    <w:rsid w:val="00D530AA"/>
    <w:rsid w:val="00D55AE0"/>
    <w:rsid w:val="00D62118"/>
    <w:rsid w:val="00D626B9"/>
    <w:rsid w:val="00D63A43"/>
    <w:rsid w:val="00D64747"/>
    <w:rsid w:val="00D64D9A"/>
    <w:rsid w:val="00D64E60"/>
    <w:rsid w:val="00D71B82"/>
    <w:rsid w:val="00D7486E"/>
    <w:rsid w:val="00D74ADE"/>
    <w:rsid w:val="00D74E62"/>
    <w:rsid w:val="00D75DF8"/>
    <w:rsid w:val="00D77E3F"/>
    <w:rsid w:val="00D805FC"/>
    <w:rsid w:val="00D82AB7"/>
    <w:rsid w:val="00D84A98"/>
    <w:rsid w:val="00D859AD"/>
    <w:rsid w:val="00D87034"/>
    <w:rsid w:val="00D90380"/>
    <w:rsid w:val="00D907DB"/>
    <w:rsid w:val="00D92195"/>
    <w:rsid w:val="00D93620"/>
    <w:rsid w:val="00D94A85"/>
    <w:rsid w:val="00D94F9C"/>
    <w:rsid w:val="00D9642F"/>
    <w:rsid w:val="00D97118"/>
    <w:rsid w:val="00D973A7"/>
    <w:rsid w:val="00DA0EE0"/>
    <w:rsid w:val="00DB067C"/>
    <w:rsid w:val="00DB179F"/>
    <w:rsid w:val="00DB34C0"/>
    <w:rsid w:val="00DB3C7E"/>
    <w:rsid w:val="00DB621B"/>
    <w:rsid w:val="00DB69F5"/>
    <w:rsid w:val="00DC3650"/>
    <w:rsid w:val="00DC67B9"/>
    <w:rsid w:val="00DD0504"/>
    <w:rsid w:val="00DD10D5"/>
    <w:rsid w:val="00DD2942"/>
    <w:rsid w:val="00DD30B0"/>
    <w:rsid w:val="00DD3527"/>
    <w:rsid w:val="00DD5B3F"/>
    <w:rsid w:val="00DD77DA"/>
    <w:rsid w:val="00DE01D2"/>
    <w:rsid w:val="00DE07F4"/>
    <w:rsid w:val="00DE11C3"/>
    <w:rsid w:val="00DE3517"/>
    <w:rsid w:val="00DE4D50"/>
    <w:rsid w:val="00DF0689"/>
    <w:rsid w:val="00DF2A83"/>
    <w:rsid w:val="00DF2D15"/>
    <w:rsid w:val="00DF3430"/>
    <w:rsid w:val="00DF720B"/>
    <w:rsid w:val="00E01032"/>
    <w:rsid w:val="00E02141"/>
    <w:rsid w:val="00E02448"/>
    <w:rsid w:val="00E031B8"/>
    <w:rsid w:val="00E03206"/>
    <w:rsid w:val="00E06696"/>
    <w:rsid w:val="00E10833"/>
    <w:rsid w:val="00E10B35"/>
    <w:rsid w:val="00E13F3B"/>
    <w:rsid w:val="00E1443B"/>
    <w:rsid w:val="00E17070"/>
    <w:rsid w:val="00E17359"/>
    <w:rsid w:val="00E17DD9"/>
    <w:rsid w:val="00E201BB"/>
    <w:rsid w:val="00E2091F"/>
    <w:rsid w:val="00E23600"/>
    <w:rsid w:val="00E26643"/>
    <w:rsid w:val="00E272C1"/>
    <w:rsid w:val="00E273F9"/>
    <w:rsid w:val="00E2758C"/>
    <w:rsid w:val="00E32746"/>
    <w:rsid w:val="00E34BB1"/>
    <w:rsid w:val="00E3662D"/>
    <w:rsid w:val="00E36EE8"/>
    <w:rsid w:val="00E4043C"/>
    <w:rsid w:val="00E406E1"/>
    <w:rsid w:val="00E41A81"/>
    <w:rsid w:val="00E430F0"/>
    <w:rsid w:val="00E458AB"/>
    <w:rsid w:val="00E45A56"/>
    <w:rsid w:val="00E4625C"/>
    <w:rsid w:val="00E52CC8"/>
    <w:rsid w:val="00E54063"/>
    <w:rsid w:val="00E54428"/>
    <w:rsid w:val="00E57F6A"/>
    <w:rsid w:val="00E606BB"/>
    <w:rsid w:val="00E60D9F"/>
    <w:rsid w:val="00E638AB"/>
    <w:rsid w:val="00E6416A"/>
    <w:rsid w:val="00E64C4E"/>
    <w:rsid w:val="00E658A4"/>
    <w:rsid w:val="00E66CC0"/>
    <w:rsid w:val="00E71345"/>
    <w:rsid w:val="00E71BD2"/>
    <w:rsid w:val="00E7217F"/>
    <w:rsid w:val="00E739D5"/>
    <w:rsid w:val="00E76E9D"/>
    <w:rsid w:val="00E7718D"/>
    <w:rsid w:val="00E77CC2"/>
    <w:rsid w:val="00E8253E"/>
    <w:rsid w:val="00E82758"/>
    <w:rsid w:val="00E85EC7"/>
    <w:rsid w:val="00E85FB8"/>
    <w:rsid w:val="00E90666"/>
    <w:rsid w:val="00E91A08"/>
    <w:rsid w:val="00E91F17"/>
    <w:rsid w:val="00E9272F"/>
    <w:rsid w:val="00E92D3E"/>
    <w:rsid w:val="00E9472B"/>
    <w:rsid w:val="00EA115A"/>
    <w:rsid w:val="00EA1580"/>
    <w:rsid w:val="00EA2DED"/>
    <w:rsid w:val="00EA526E"/>
    <w:rsid w:val="00EA58A3"/>
    <w:rsid w:val="00EA6169"/>
    <w:rsid w:val="00EA6A96"/>
    <w:rsid w:val="00EB01F8"/>
    <w:rsid w:val="00EB3819"/>
    <w:rsid w:val="00EB3FCC"/>
    <w:rsid w:val="00EB68D4"/>
    <w:rsid w:val="00EB7DDB"/>
    <w:rsid w:val="00EC06DD"/>
    <w:rsid w:val="00EC218D"/>
    <w:rsid w:val="00EC238A"/>
    <w:rsid w:val="00EC3428"/>
    <w:rsid w:val="00ED1296"/>
    <w:rsid w:val="00ED22D6"/>
    <w:rsid w:val="00ED3790"/>
    <w:rsid w:val="00ED4F1B"/>
    <w:rsid w:val="00ED4F7C"/>
    <w:rsid w:val="00EE03B7"/>
    <w:rsid w:val="00EE20AB"/>
    <w:rsid w:val="00EE2A0E"/>
    <w:rsid w:val="00EE581E"/>
    <w:rsid w:val="00EE7859"/>
    <w:rsid w:val="00EF0289"/>
    <w:rsid w:val="00EF1214"/>
    <w:rsid w:val="00EF1ADE"/>
    <w:rsid w:val="00EF44A2"/>
    <w:rsid w:val="00EF44F9"/>
    <w:rsid w:val="00EF4DD5"/>
    <w:rsid w:val="00EF6B09"/>
    <w:rsid w:val="00F00B8A"/>
    <w:rsid w:val="00F01757"/>
    <w:rsid w:val="00F0179E"/>
    <w:rsid w:val="00F01A47"/>
    <w:rsid w:val="00F064C6"/>
    <w:rsid w:val="00F07307"/>
    <w:rsid w:val="00F074FB"/>
    <w:rsid w:val="00F11463"/>
    <w:rsid w:val="00F114E0"/>
    <w:rsid w:val="00F14CAE"/>
    <w:rsid w:val="00F15733"/>
    <w:rsid w:val="00F15FF8"/>
    <w:rsid w:val="00F16CA0"/>
    <w:rsid w:val="00F17AF4"/>
    <w:rsid w:val="00F214DE"/>
    <w:rsid w:val="00F24993"/>
    <w:rsid w:val="00F25359"/>
    <w:rsid w:val="00F26137"/>
    <w:rsid w:val="00F331A0"/>
    <w:rsid w:val="00F344AF"/>
    <w:rsid w:val="00F37FF2"/>
    <w:rsid w:val="00F44EF0"/>
    <w:rsid w:val="00F462B3"/>
    <w:rsid w:val="00F50871"/>
    <w:rsid w:val="00F5372F"/>
    <w:rsid w:val="00F53A23"/>
    <w:rsid w:val="00F54366"/>
    <w:rsid w:val="00F54F09"/>
    <w:rsid w:val="00F54F3C"/>
    <w:rsid w:val="00F564CE"/>
    <w:rsid w:val="00F5659A"/>
    <w:rsid w:val="00F60A00"/>
    <w:rsid w:val="00F61F66"/>
    <w:rsid w:val="00F6562B"/>
    <w:rsid w:val="00F658CE"/>
    <w:rsid w:val="00F65B41"/>
    <w:rsid w:val="00F66832"/>
    <w:rsid w:val="00F75C8E"/>
    <w:rsid w:val="00F7729F"/>
    <w:rsid w:val="00F8134E"/>
    <w:rsid w:val="00F865E7"/>
    <w:rsid w:val="00F92250"/>
    <w:rsid w:val="00F92B40"/>
    <w:rsid w:val="00F93413"/>
    <w:rsid w:val="00F93EA6"/>
    <w:rsid w:val="00F97708"/>
    <w:rsid w:val="00FA0043"/>
    <w:rsid w:val="00FA31AF"/>
    <w:rsid w:val="00FA343B"/>
    <w:rsid w:val="00FA37DB"/>
    <w:rsid w:val="00FA5FBB"/>
    <w:rsid w:val="00FB375C"/>
    <w:rsid w:val="00FB4BC6"/>
    <w:rsid w:val="00FB58C5"/>
    <w:rsid w:val="00FB630B"/>
    <w:rsid w:val="00FB6C05"/>
    <w:rsid w:val="00FB7BF2"/>
    <w:rsid w:val="00FB7DFD"/>
    <w:rsid w:val="00FC09AE"/>
    <w:rsid w:val="00FC0A72"/>
    <w:rsid w:val="00FC152D"/>
    <w:rsid w:val="00FC24A0"/>
    <w:rsid w:val="00FC46BC"/>
    <w:rsid w:val="00FC4B0C"/>
    <w:rsid w:val="00FC6EDE"/>
    <w:rsid w:val="00FC764D"/>
    <w:rsid w:val="00FD348B"/>
    <w:rsid w:val="00FD3978"/>
    <w:rsid w:val="00FD49B4"/>
    <w:rsid w:val="00FD5812"/>
    <w:rsid w:val="00FD6181"/>
    <w:rsid w:val="00FD64C6"/>
    <w:rsid w:val="00FD6F8F"/>
    <w:rsid w:val="00FD7294"/>
    <w:rsid w:val="00FE18CF"/>
    <w:rsid w:val="00FE4673"/>
    <w:rsid w:val="00FE606D"/>
    <w:rsid w:val="00FE7CCD"/>
    <w:rsid w:val="00FF12B5"/>
    <w:rsid w:val="00FF199D"/>
    <w:rsid w:val="00FF2621"/>
    <w:rsid w:val="00FF2C69"/>
    <w:rsid w:val="00FF4AE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E63D10"/>
  <w15:docId w15:val="{9DD436EA-5343-4B1F-9D53-F2D808301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EC3428"/>
    <w:pPr>
      <w:spacing w:after="200" w:line="360" w:lineRule="auto"/>
    </w:pPr>
    <w:rPr>
      <w:rFonts w:ascii="Times New Roman" w:eastAsiaTheme="minorEastAsia" w:hAnsi="Times New Roman"/>
      <w:sz w:val="20"/>
    </w:rPr>
  </w:style>
  <w:style w:type="paragraph" w:styleId="Heading1">
    <w:name w:val="heading 1"/>
    <w:basedOn w:val="Normal"/>
    <w:next w:val="Normal"/>
    <w:link w:val="Heading1Char"/>
    <w:uiPriority w:val="9"/>
    <w:qFormat/>
    <w:rsid w:val="00EC3428"/>
    <w:pPr>
      <w:keepNext/>
      <w:numPr>
        <w:numId w:val="15"/>
      </w:numPr>
      <w:spacing w:after="0" w:line="240" w:lineRule="auto"/>
      <w:ind w:left="0" w:firstLine="0"/>
      <w:contextualSpacing/>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B311B2"/>
    <w:pPr>
      <w:keepNext/>
      <w:numPr>
        <w:ilvl w:val="1"/>
        <w:numId w:val="15"/>
      </w:numPr>
      <w:spacing w:before="200" w:after="0"/>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B311B2"/>
    <w:pPr>
      <w:keepNext/>
      <w:keepLines/>
      <w:numPr>
        <w:ilvl w:val="2"/>
        <w:numId w:val="15"/>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B311B2"/>
    <w:pPr>
      <w:keepNext/>
      <w:keepLines/>
      <w:numPr>
        <w:ilvl w:val="3"/>
        <w:numId w:val="15"/>
      </w:numPr>
      <w:tabs>
        <w:tab w:val="left" w:pos="851"/>
      </w:tabs>
      <w:spacing w:before="200" w:after="0"/>
      <w:outlineLvl w:val="3"/>
    </w:pPr>
    <w:rPr>
      <w:rFonts w:eastAsiaTheme="majorEastAsia" w:cstheme="majorBidi"/>
      <w:b/>
      <w:bCs/>
      <w:iCs/>
      <w:color w:val="000000" w:themeColor="text1"/>
      <w:lang w:val="en-GB"/>
    </w:rPr>
  </w:style>
  <w:style w:type="paragraph" w:styleId="Heading5">
    <w:name w:val="heading 5"/>
    <w:basedOn w:val="Normal"/>
    <w:next w:val="Normal"/>
    <w:link w:val="Heading5Char"/>
    <w:uiPriority w:val="9"/>
    <w:semiHidden/>
    <w:unhideWhenUsed/>
    <w:qFormat/>
    <w:rsid w:val="00827ED6"/>
    <w:pPr>
      <w:keepNext/>
      <w:keepLines/>
      <w:numPr>
        <w:ilvl w:val="4"/>
        <w:numId w:val="15"/>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nhideWhenUsed/>
    <w:qFormat/>
    <w:rsid w:val="00FA37DB"/>
    <w:pPr>
      <w:keepNext/>
      <w:keepLines/>
      <w:numPr>
        <w:ilvl w:val="5"/>
        <w:numId w:val="46"/>
      </w:numPr>
      <w:spacing w:before="40" w:after="0" w:line="240" w:lineRule="auto"/>
      <w:ind w:left="1843" w:hanging="1843"/>
      <w:outlineLvl w:val="5"/>
    </w:pPr>
    <w:rPr>
      <w:rFonts w:asciiTheme="majorHAnsi" w:eastAsiaTheme="majorEastAsia" w:hAnsiTheme="majorHAnsi" w:cstheme="majorBidi"/>
      <w:b/>
      <w:caps/>
      <w:color w:val="000000" w:themeColor="text1"/>
      <w:sz w:val="32"/>
    </w:rPr>
  </w:style>
  <w:style w:type="paragraph" w:styleId="Heading7">
    <w:name w:val="heading 7"/>
    <w:basedOn w:val="Normal"/>
    <w:next w:val="Normal"/>
    <w:link w:val="Heading7Char"/>
    <w:uiPriority w:val="9"/>
    <w:semiHidden/>
    <w:unhideWhenUsed/>
    <w:qFormat/>
    <w:rsid w:val="00871524"/>
    <w:pPr>
      <w:keepNext/>
      <w:keepLines/>
      <w:numPr>
        <w:ilvl w:val="6"/>
        <w:numId w:val="1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71524"/>
    <w:pPr>
      <w:keepNext/>
      <w:keepLines/>
      <w:numPr>
        <w:ilvl w:val="7"/>
        <w:numId w:val="1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71524"/>
    <w:pPr>
      <w:keepNext/>
      <w:keepLines/>
      <w:numPr>
        <w:ilvl w:val="8"/>
        <w:numId w:val="1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3428"/>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B311B2"/>
    <w:rPr>
      <w:rFonts w:eastAsiaTheme="majorEastAsia" w:cstheme="majorBidi"/>
      <w:b/>
      <w:bCs/>
      <w:sz w:val="32"/>
      <w:szCs w:val="26"/>
    </w:rPr>
  </w:style>
  <w:style w:type="paragraph" w:customStyle="1" w:styleId="PRBodyText">
    <w:name w:val="PR_Body Text"/>
    <w:basedOn w:val="BodyText"/>
    <w:link w:val="PRBodyTextChar"/>
    <w:rsid w:val="00DD5B3F"/>
    <w:pPr>
      <w:spacing w:after="0" w:line="300" w:lineRule="exact"/>
      <w:jc w:val="both"/>
    </w:pPr>
    <w:rPr>
      <w:rFonts w:ascii="Gill Sans MT" w:eastAsia="Times New Roman" w:hAnsi="Gill Sans MT" w:cs="Times New Roman"/>
      <w:szCs w:val="24"/>
    </w:rPr>
  </w:style>
  <w:style w:type="character" w:customStyle="1" w:styleId="PRBodyTextChar">
    <w:name w:val="PR_Body Text Char"/>
    <w:basedOn w:val="BodyTextChar"/>
    <w:link w:val="PRBodyText"/>
    <w:rsid w:val="00DD5B3F"/>
    <w:rPr>
      <w:rFonts w:ascii="Gill Sans MT" w:eastAsia="Times New Roman" w:hAnsi="Gill Sans MT" w:cs="Times New Roman"/>
      <w:sz w:val="20"/>
      <w:szCs w:val="24"/>
    </w:rPr>
  </w:style>
  <w:style w:type="paragraph" w:styleId="TOCHeading">
    <w:name w:val="TOC Heading"/>
    <w:basedOn w:val="Heading1"/>
    <w:next w:val="Normal"/>
    <w:uiPriority w:val="39"/>
    <w:unhideWhenUsed/>
    <w:qFormat/>
    <w:rsid w:val="00DD5B3F"/>
    <w:pPr>
      <w:outlineLvl w:val="9"/>
    </w:pPr>
    <w:rPr>
      <w:lang w:bidi="en-US"/>
    </w:rPr>
  </w:style>
  <w:style w:type="paragraph" w:styleId="TOC1">
    <w:name w:val="toc 1"/>
    <w:basedOn w:val="Normal"/>
    <w:next w:val="Normal"/>
    <w:autoRedefine/>
    <w:uiPriority w:val="39"/>
    <w:unhideWhenUsed/>
    <w:qFormat/>
    <w:rsid w:val="00DD5B3F"/>
    <w:pPr>
      <w:spacing w:after="100"/>
    </w:pPr>
  </w:style>
  <w:style w:type="paragraph" w:styleId="ListParagraph">
    <w:name w:val="List Paragraph"/>
    <w:basedOn w:val="Normal"/>
    <w:uiPriority w:val="34"/>
    <w:qFormat/>
    <w:rsid w:val="00DD5B3F"/>
    <w:pPr>
      <w:ind w:left="720"/>
      <w:contextualSpacing/>
    </w:pPr>
  </w:style>
  <w:style w:type="paragraph" w:styleId="TOC2">
    <w:name w:val="toc 2"/>
    <w:basedOn w:val="Normal"/>
    <w:next w:val="Normal"/>
    <w:autoRedefine/>
    <w:uiPriority w:val="39"/>
    <w:unhideWhenUsed/>
    <w:qFormat/>
    <w:rsid w:val="00DD5B3F"/>
    <w:pPr>
      <w:spacing w:after="100"/>
      <w:ind w:left="220"/>
    </w:pPr>
  </w:style>
  <w:style w:type="table" w:styleId="TableGrid">
    <w:name w:val="Table Grid"/>
    <w:basedOn w:val="TableNormal"/>
    <w:uiPriority w:val="59"/>
    <w:rsid w:val="00DD5B3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D5B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5B3F"/>
    <w:rPr>
      <w:rFonts w:eastAsiaTheme="minorEastAsia"/>
    </w:rPr>
  </w:style>
  <w:style w:type="paragraph" w:styleId="TOC3">
    <w:name w:val="toc 3"/>
    <w:basedOn w:val="Normal"/>
    <w:next w:val="Normal"/>
    <w:autoRedefine/>
    <w:uiPriority w:val="39"/>
    <w:unhideWhenUsed/>
    <w:qFormat/>
    <w:rsid w:val="00DD5B3F"/>
    <w:pPr>
      <w:spacing w:after="100"/>
      <w:ind w:left="440"/>
    </w:pPr>
    <w:rPr>
      <w:lang w:val="en-US" w:eastAsia="ja-JP"/>
    </w:rPr>
  </w:style>
  <w:style w:type="paragraph" w:styleId="BodyText">
    <w:name w:val="Body Text"/>
    <w:basedOn w:val="Normal"/>
    <w:link w:val="BodyTextChar"/>
    <w:uiPriority w:val="99"/>
    <w:semiHidden/>
    <w:unhideWhenUsed/>
    <w:rsid w:val="00DD5B3F"/>
    <w:pPr>
      <w:spacing w:after="120"/>
    </w:pPr>
  </w:style>
  <w:style w:type="character" w:customStyle="1" w:styleId="BodyTextChar">
    <w:name w:val="Body Text Char"/>
    <w:basedOn w:val="DefaultParagraphFont"/>
    <w:link w:val="BodyText"/>
    <w:uiPriority w:val="99"/>
    <w:semiHidden/>
    <w:rsid w:val="00DD5B3F"/>
    <w:rPr>
      <w:rFonts w:eastAsiaTheme="minorEastAsia"/>
    </w:rPr>
  </w:style>
  <w:style w:type="character" w:customStyle="1" w:styleId="Heading3Char">
    <w:name w:val="Heading 3 Char"/>
    <w:basedOn w:val="DefaultParagraphFont"/>
    <w:link w:val="Heading3"/>
    <w:uiPriority w:val="9"/>
    <w:rsid w:val="00B311B2"/>
    <w:rPr>
      <w:rFonts w:eastAsiaTheme="majorEastAsia" w:cstheme="majorBidi"/>
      <w:b/>
      <w:sz w:val="24"/>
      <w:szCs w:val="24"/>
    </w:rPr>
  </w:style>
  <w:style w:type="character" w:styleId="Hyperlink">
    <w:name w:val="Hyperlink"/>
    <w:basedOn w:val="DefaultParagraphFont"/>
    <w:uiPriority w:val="99"/>
    <w:unhideWhenUsed/>
    <w:rsid w:val="00B2269B"/>
    <w:rPr>
      <w:color w:val="0563C1" w:themeColor="hyperlink"/>
      <w:u w:val="single"/>
    </w:rPr>
  </w:style>
  <w:style w:type="paragraph" w:styleId="Caption">
    <w:name w:val="caption"/>
    <w:basedOn w:val="Normal"/>
    <w:next w:val="Normal"/>
    <w:uiPriority w:val="35"/>
    <w:unhideWhenUsed/>
    <w:qFormat/>
    <w:rsid w:val="00E34BB1"/>
    <w:pPr>
      <w:keepNext/>
      <w:spacing w:after="0" w:line="240" w:lineRule="auto"/>
      <w:jc w:val="center"/>
    </w:pPr>
    <w:rPr>
      <w:i/>
      <w:iCs/>
      <w:color w:val="44546A" w:themeColor="text2"/>
      <w:szCs w:val="18"/>
    </w:rPr>
  </w:style>
  <w:style w:type="paragraph" w:styleId="TableofFigures">
    <w:name w:val="table of figures"/>
    <w:basedOn w:val="Normal"/>
    <w:next w:val="Normal"/>
    <w:uiPriority w:val="99"/>
    <w:unhideWhenUsed/>
    <w:rsid w:val="00C2235C"/>
    <w:pPr>
      <w:spacing w:after="0"/>
      <w:ind w:left="440" w:hanging="440"/>
    </w:pPr>
    <w:rPr>
      <w:smallCaps/>
      <w:szCs w:val="20"/>
    </w:rPr>
  </w:style>
  <w:style w:type="paragraph" w:styleId="Header">
    <w:name w:val="header"/>
    <w:basedOn w:val="Normal"/>
    <w:link w:val="HeaderChar"/>
    <w:uiPriority w:val="99"/>
    <w:unhideWhenUsed/>
    <w:rsid w:val="007767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67DF"/>
    <w:rPr>
      <w:rFonts w:eastAsiaTheme="minorEastAsia"/>
    </w:rPr>
  </w:style>
  <w:style w:type="paragraph" w:styleId="BalloonText">
    <w:name w:val="Balloon Text"/>
    <w:basedOn w:val="Normal"/>
    <w:link w:val="BalloonTextChar"/>
    <w:uiPriority w:val="99"/>
    <w:semiHidden/>
    <w:unhideWhenUsed/>
    <w:rsid w:val="00141F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1FC9"/>
    <w:rPr>
      <w:rFonts w:ascii="Tahoma" w:eastAsiaTheme="minorEastAsia" w:hAnsi="Tahoma" w:cs="Tahoma"/>
      <w:sz w:val="16"/>
      <w:szCs w:val="16"/>
    </w:rPr>
  </w:style>
  <w:style w:type="numbering" w:customStyle="1" w:styleId="MyHeadings">
    <w:name w:val="My Headings"/>
    <w:uiPriority w:val="99"/>
    <w:rsid w:val="00B97968"/>
    <w:pPr>
      <w:numPr>
        <w:numId w:val="2"/>
      </w:numPr>
    </w:pPr>
  </w:style>
  <w:style w:type="paragraph" w:styleId="Bibliography">
    <w:name w:val="Bibliography"/>
    <w:basedOn w:val="Normal"/>
    <w:next w:val="Normal"/>
    <w:uiPriority w:val="37"/>
    <w:unhideWhenUsed/>
    <w:rsid w:val="004D26BF"/>
    <w:pPr>
      <w:spacing w:after="240" w:line="240" w:lineRule="auto"/>
      <w:ind w:left="720" w:hanging="720"/>
    </w:pPr>
  </w:style>
  <w:style w:type="paragraph" w:styleId="TOAHeading">
    <w:name w:val="toa heading"/>
    <w:basedOn w:val="Normal"/>
    <w:next w:val="Normal"/>
    <w:uiPriority w:val="99"/>
    <w:semiHidden/>
    <w:unhideWhenUsed/>
    <w:rsid w:val="00943193"/>
    <w:pPr>
      <w:spacing w:before="120"/>
    </w:pPr>
    <w:rPr>
      <w:rFonts w:asciiTheme="majorHAnsi" w:eastAsiaTheme="majorEastAsia" w:hAnsiTheme="majorHAnsi" w:cstheme="majorBidi"/>
      <w:b/>
      <w:bCs/>
      <w:szCs w:val="24"/>
    </w:rPr>
  </w:style>
  <w:style w:type="paragraph" w:styleId="TableofAuthorities">
    <w:name w:val="table of authorities"/>
    <w:basedOn w:val="Normal"/>
    <w:next w:val="Normal"/>
    <w:uiPriority w:val="99"/>
    <w:semiHidden/>
    <w:unhideWhenUsed/>
    <w:rsid w:val="00943193"/>
    <w:pPr>
      <w:spacing w:after="0"/>
      <w:ind w:left="220" w:hanging="220"/>
    </w:pPr>
  </w:style>
  <w:style w:type="paragraph" w:styleId="FootnoteText">
    <w:name w:val="footnote text"/>
    <w:basedOn w:val="Normal"/>
    <w:link w:val="FootnoteTextChar"/>
    <w:uiPriority w:val="99"/>
    <w:semiHidden/>
    <w:unhideWhenUsed/>
    <w:rsid w:val="0041495D"/>
    <w:pPr>
      <w:spacing w:after="0" w:line="240" w:lineRule="auto"/>
    </w:pPr>
    <w:rPr>
      <w:szCs w:val="20"/>
    </w:rPr>
  </w:style>
  <w:style w:type="character" w:customStyle="1" w:styleId="FootnoteTextChar">
    <w:name w:val="Footnote Text Char"/>
    <w:basedOn w:val="DefaultParagraphFont"/>
    <w:link w:val="FootnoteText"/>
    <w:uiPriority w:val="99"/>
    <w:semiHidden/>
    <w:rsid w:val="0041495D"/>
    <w:rPr>
      <w:rFonts w:eastAsiaTheme="minorEastAsia"/>
      <w:sz w:val="20"/>
      <w:szCs w:val="20"/>
    </w:rPr>
  </w:style>
  <w:style w:type="character" w:styleId="FootnoteReference">
    <w:name w:val="footnote reference"/>
    <w:basedOn w:val="DefaultParagraphFont"/>
    <w:uiPriority w:val="99"/>
    <w:semiHidden/>
    <w:unhideWhenUsed/>
    <w:rsid w:val="0041495D"/>
    <w:rPr>
      <w:vertAlign w:val="superscript"/>
    </w:rPr>
  </w:style>
  <w:style w:type="character" w:styleId="PlaceholderText">
    <w:name w:val="Placeholder Text"/>
    <w:basedOn w:val="DefaultParagraphFont"/>
    <w:uiPriority w:val="99"/>
    <w:semiHidden/>
    <w:rsid w:val="00E71345"/>
    <w:rPr>
      <w:color w:val="808080"/>
    </w:rPr>
  </w:style>
  <w:style w:type="paragraph" w:styleId="NoSpacing">
    <w:name w:val="No Spacing"/>
    <w:uiPriority w:val="1"/>
    <w:qFormat/>
    <w:rsid w:val="00DF2D15"/>
    <w:pPr>
      <w:spacing w:after="0" w:line="240" w:lineRule="auto"/>
    </w:pPr>
    <w:rPr>
      <w:rFonts w:eastAsiaTheme="minorEastAsia"/>
      <w:sz w:val="24"/>
    </w:rPr>
  </w:style>
  <w:style w:type="character" w:styleId="EndnoteReference">
    <w:name w:val="endnote reference"/>
    <w:basedOn w:val="DefaultParagraphFont"/>
    <w:uiPriority w:val="99"/>
    <w:semiHidden/>
    <w:unhideWhenUsed/>
    <w:rsid w:val="00B97968"/>
    <w:rPr>
      <w:vertAlign w:val="superscript"/>
    </w:rPr>
  </w:style>
  <w:style w:type="character" w:customStyle="1" w:styleId="Heading4Char">
    <w:name w:val="Heading 4 Char"/>
    <w:basedOn w:val="DefaultParagraphFont"/>
    <w:link w:val="Heading4"/>
    <w:uiPriority w:val="9"/>
    <w:rsid w:val="00B311B2"/>
    <w:rPr>
      <w:rFonts w:eastAsiaTheme="majorEastAsia" w:cstheme="majorBidi"/>
      <w:b/>
      <w:bCs/>
      <w:iCs/>
      <w:color w:val="000000" w:themeColor="text1"/>
      <w:sz w:val="24"/>
      <w:lang w:val="en-GB"/>
    </w:rPr>
  </w:style>
  <w:style w:type="paragraph" w:customStyle="1" w:styleId="Appendix">
    <w:name w:val="Appendix"/>
    <w:basedOn w:val="Heading1"/>
    <w:qFormat/>
    <w:rsid w:val="00CC690F"/>
    <w:pPr>
      <w:keepLines/>
      <w:numPr>
        <w:numId w:val="0"/>
      </w:numPr>
      <w:ind w:left="1985" w:hanging="1985"/>
      <w:contextualSpacing w:val="0"/>
    </w:pPr>
    <w:rPr>
      <w:rFonts w:ascii="Arial" w:hAnsi="Arial"/>
      <w:lang w:val="en-GB"/>
    </w:rPr>
  </w:style>
  <w:style w:type="numbering" w:customStyle="1" w:styleId="Thesis">
    <w:name w:val="Thesis"/>
    <w:uiPriority w:val="99"/>
    <w:rsid w:val="00FA37DB"/>
    <w:pPr>
      <w:numPr>
        <w:numId w:val="8"/>
      </w:numPr>
    </w:pPr>
  </w:style>
  <w:style w:type="paragraph" w:customStyle="1" w:styleId="AppendixH2">
    <w:name w:val="Appendix H2"/>
    <w:basedOn w:val="Normal"/>
    <w:qFormat/>
    <w:rsid w:val="00CC690F"/>
    <w:rPr>
      <w:rFonts w:ascii="Arial" w:eastAsiaTheme="minorHAnsi" w:hAnsi="Arial"/>
      <w:b/>
      <w:sz w:val="28"/>
      <w:lang w:val="en-GB"/>
    </w:rPr>
  </w:style>
  <w:style w:type="paragraph" w:customStyle="1" w:styleId="BoldUnderlined">
    <w:name w:val="Bold Underlined"/>
    <w:basedOn w:val="Normal"/>
    <w:qFormat/>
    <w:rsid w:val="00CC690F"/>
    <w:pPr>
      <w:spacing w:after="240" w:line="240" w:lineRule="auto"/>
    </w:pPr>
    <w:rPr>
      <w:rFonts w:ascii="Arial" w:eastAsiaTheme="minorHAnsi" w:hAnsi="Arial"/>
      <w:b/>
      <w:u w:val="single"/>
      <w:lang w:val="en-GB"/>
    </w:rPr>
  </w:style>
  <w:style w:type="paragraph" w:customStyle="1" w:styleId="BoldOnly">
    <w:name w:val="Bold Only"/>
    <w:basedOn w:val="Normal"/>
    <w:qFormat/>
    <w:rsid w:val="00CC690F"/>
    <w:pPr>
      <w:spacing w:line="240" w:lineRule="auto"/>
    </w:pPr>
    <w:rPr>
      <w:rFonts w:ascii="Arial" w:eastAsiaTheme="minorHAnsi" w:hAnsi="Arial"/>
      <w:b/>
      <w:lang w:val="en-GB"/>
    </w:rPr>
  </w:style>
  <w:style w:type="paragraph" w:customStyle="1" w:styleId="Singleline">
    <w:name w:val="Single line"/>
    <w:basedOn w:val="Normal"/>
    <w:qFormat/>
    <w:rsid w:val="00CC690F"/>
    <w:pPr>
      <w:spacing w:line="240" w:lineRule="auto"/>
    </w:pPr>
    <w:rPr>
      <w:rFonts w:ascii="Arial" w:eastAsiaTheme="minorHAnsi" w:hAnsi="Arial"/>
      <w:lang w:val="en-GB"/>
    </w:rPr>
  </w:style>
  <w:style w:type="character" w:customStyle="1" w:styleId="Heading5Char">
    <w:name w:val="Heading 5 Char"/>
    <w:basedOn w:val="DefaultParagraphFont"/>
    <w:link w:val="Heading5"/>
    <w:uiPriority w:val="9"/>
    <w:semiHidden/>
    <w:rsid w:val="00827ED6"/>
    <w:rPr>
      <w:rFonts w:asciiTheme="majorHAnsi" w:eastAsiaTheme="majorEastAsia" w:hAnsiTheme="majorHAnsi" w:cstheme="majorBidi"/>
      <w:color w:val="2E74B5" w:themeColor="accent1" w:themeShade="BF"/>
      <w:sz w:val="24"/>
    </w:rPr>
  </w:style>
  <w:style w:type="character" w:styleId="FollowedHyperlink">
    <w:name w:val="FollowedHyperlink"/>
    <w:basedOn w:val="DefaultParagraphFont"/>
    <w:uiPriority w:val="99"/>
    <w:semiHidden/>
    <w:unhideWhenUsed/>
    <w:rsid w:val="005C0783"/>
    <w:rPr>
      <w:color w:val="954F72" w:themeColor="followedHyperlink"/>
      <w:u w:val="single"/>
    </w:rPr>
  </w:style>
  <w:style w:type="character" w:customStyle="1" w:styleId="Heading6Char">
    <w:name w:val="Heading 6 Char"/>
    <w:basedOn w:val="DefaultParagraphFont"/>
    <w:link w:val="Heading6"/>
    <w:rsid w:val="00FA37DB"/>
    <w:rPr>
      <w:rFonts w:asciiTheme="majorHAnsi" w:eastAsiaTheme="majorEastAsia" w:hAnsiTheme="majorHAnsi" w:cstheme="majorBidi"/>
      <w:b/>
      <w:caps/>
      <w:color w:val="000000" w:themeColor="text1"/>
      <w:sz w:val="32"/>
    </w:rPr>
  </w:style>
  <w:style w:type="character" w:customStyle="1" w:styleId="Heading7Char">
    <w:name w:val="Heading 7 Char"/>
    <w:basedOn w:val="DefaultParagraphFont"/>
    <w:link w:val="Heading7"/>
    <w:uiPriority w:val="9"/>
    <w:semiHidden/>
    <w:rsid w:val="00871524"/>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87152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71524"/>
    <w:rPr>
      <w:rFonts w:asciiTheme="majorHAnsi" w:eastAsiaTheme="majorEastAsia" w:hAnsiTheme="majorHAnsi" w:cstheme="majorBidi"/>
      <w:i/>
      <w:iCs/>
      <w:color w:val="272727" w:themeColor="text1" w:themeTint="D8"/>
      <w:sz w:val="21"/>
      <w:szCs w:val="21"/>
    </w:rPr>
  </w:style>
  <w:style w:type="table" w:customStyle="1" w:styleId="TableGrid1">
    <w:name w:val="Table Grid1"/>
    <w:basedOn w:val="TableNormal"/>
    <w:uiPriority w:val="59"/>
    <w:rsid w:val="004E59D0"/>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59"/>
    <w:rsid w:val="004E59D0"/>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59"/>
    <w:rsid w:val="004E59D0"/>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uiPriority w:val="59"/>
    <w:rsid w:val="004E59D0"/>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uiPriority w:val="59"/>
    <w:rsid w:val="004E59D0"/>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6505A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6505A7"/>
    <w:rPr>
      <w:rFonts w:asciiTheme="majorHAnsi" w:eastAsiaTheme="majorEastAsia" w:hAnsiTheme="majorHAnsi" w:cstheme="majorBidi"/>
      <w:spacing w:val="-10"/>
      <w:kern w:val="28"/>
      <w:sz w:val="56"/>
      <w:szCs w:val="56"/>
    </w:rPr>
  </w:style>
  <w:style w:type="character" w:styleId="Emphasis">
    <w:name w:val="Emphasis"/>
    <w:basedOn w:val="DefaultParagraphFont"/>
    <w:uiPriority w:val="20"/>
    <w:qFormat/>
    <w:rsid w:val="006505A7"/>
    <w:rPr>
      <w:i/>
      <w:iCs/>
    </w:rPr>
  </w:style>
  <w:style w:type="character" w:customStyle="1" w:styleId="apple-converted-space">
    <w:name w:val="apple-converted-space"/>
    <w:basedOn w:val="DefaultParagraphFont"/>
    <w:rsid w:val="008F225C"/>
  </w:style>
  <w:style w:type="character" w:customStyle="1" w:styleId="n">
    <w:name w:val="n"/>
    <w:basedOn w:val="DefaultParagraphFont"/>
    <w:rsid w:val="008F225C"/>
  </w:style>
  <w:style w:type="character" w:styleId="Strong">
    <w:name w:val="Strong"/>
    <w:basedOn w:val="DefaultParagraphFont"/>
    <w:uiPriority w:val="22"/>
    <w:qFormat/>
    <w:rsid w:val="00B01D4F"/>
    <w:rPr>
      <w:b/>
      <w:bCs/>
    </w:rPr>
  </w:style>
  <w:style w:type="character" w:customStyle="1" w:styleId="ingreen1">
    <w:name w:val="ingreen1"/>
    <w:basedOn w:val="DefaultParagraphFont"/>
    <w:rsid w:val="00B01D4F"/>
  </w:style>
  <w:style w:type="character" w:customStyle="1" w:styleId="inred1">
    <w:name w:val="inred1"/>
    <w:basedOn w:val="DefaultParagraphFont"/>
    <w:rsid w:val="00B01D4F"/>
  </w:style>
  <w:style w:type="paragraph" w:styleId="NormalWeb">
    <w:name w:val="Normal (Web)"/>
    <w:basedOn w:val="Normal"/>
    <w:uiPriority w:val="99"/>
    <w:semiHidden/>
    <w:unhideWhenUsed/>
    <w:rsid w:val="00B01D4F"/>
    <w:pPr>
      <w:spacing w:before="100" w:beforeAutospacing="1" w:after="100" w:afterAutospacing="1" w:line="240" w:lineRule="auto"/>
    </w:pPr>
    <w:rPr>
      <w:rFonts w:eastAsia="Times New Roman" w:cs="Times New Roman"/>
      <w:szCs w:val="24"/>
      <w:lang w:val="en-GB" w:eastAsia="en-GB"/>
    </w:rPr>
  </w:style>
  <w:style w:type="paragraph" w:styleId="TOC4">
    <w:name w:val="toc 4"/>
    <w:basedOn w:val="Normal"/>
    <w:next w:val="Normal"/>
    <w:autoRedefine/>
    <w:uiPriority w:val="39"/>
    <w:unhideWhenUsed/>
    <w:rsid w:val="00437EDE"/>
    <w:pPr>
      <w:tabs>
        <w:tab w:val="left" w:pos="1760"/>
        <w:tab w:val="right" w:leader="dot" w:pos="8188"/>
      </w:tabs>
      <w:spacing w:after="80" w:line="240" w:lineRule="auto"/>
      <w:ind w:left="720"/>
    </w:pPr>
  </w:style>
  <w:style w:type="paragraph" w:styleId="TOC6">
    <w:name w:val="toc 6"/>
    <w:basedOn w:val="Normal"/>
    <w:next w:val="Normal"/>
    <w:autoRedefine/>
    <w:uiPriority w:val="39"/>
    <w:unhideWhenUsed/>
    <w:rsid w:val="003A21FC"/>
    <w:pPr>
      <w:tabs>
        <w:tab w:val="left" w:pos="1418"/>
        <w:tab w:val="right" w:leader="dot" w:pos="8188"/>
      </w:tabs>
      <w:spacing w:after="100"/>
    </w:pPr>
  </w:style>
  <w:style w:type="character" w:styleId="Mention">
    <w:name w:val="Mention"/>
    <w:basedOn w:val="DefaultParagraphFont"/>
    <w:uiPriority w:val="99"/>
    <w:semiHidden/>
    <w:unhideWhenUsed/>
    <w:rsid w:val="007B45A3"/>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218536">
      <w:bodyDiv w:val="1"/>
      <w:marLeft w:val="0"/>
      <w:marRight w:val="0"/>
      <w:marTop w:val="0"/>
      <w:marBottom w:val="0"/>
      <w:divBdr>
        <w:top w:val="none" w:sz="0" w:space="0" w:color="auto"/>
        <w:left w:val="none" w:sz="0" w:space="0" w:color="auto"/>
        <w:bottom w:val="none" w:sz="0" w:space="0" w:color="auto"/>
        <w:right w:val="none" w:sz="0" w:space="0" w:color="auto"/>
      </w:divBdr>
    </w:div>
    <w:div w:id="75713175">
      <w:bodyDiv w:val="1"/>
      <w:marLeft w:val="0"/>
      <w:marRight w:val="0"/>
      <w:marTop w:val="0"/>
      <w:marBottom w:val="0"/>
      <w:divBdr>
        <w:top w:val="none" w:sz="0" w:space="0" w:color="auto"/>
        <w:left w:val="none" w:sz="0" w:space="0" w:color="auto"/>
        <w:bottom w:val="none" w:sz="0" w:space="0" w:color="auto"/>
        <w:right w:val="none" w:sz="0" w:space="0" w:color="auto"/>
      </w:divBdr>
    </w:div>
    <w:div w:id="150678068">
      <w:bodyDiv w:val="1"/>
      <w:marLeft w:val="0"/>
      <w:marRight w:val="0"/>
      <w:marTop w:val="0"/>
      <w:marBottom w:val="0"/>
      <w:divBdr>
        <w:top w:val="none" w:sz="0" w:space="0" w:color="auto"/>
        <w:left w:val="none" w:sz="0" w:space="0" w:color="auto"/>
        <w:bottom w:val="none" w:sz="0" w:space="0" w:color="auto"/>
        <w:right w:val="none" w:sz="0" w:space="0" w:color="auto"/>
      </w:divBdr>
    </w:div>
    <w:div w:id="179051931">
      <w:bodyDiv w:val="1"/>
      <w:marLeft w:val="0"/>
      <w:marRight w:val="0"/>
      <w:marTop w:val="0"/>
      <w:marBottom w:val="0"/>
      <w:divBdr>
        <w:top w:val="none" w:sz="0" w:space="0" w:color="auto"/>
        <w:left w:val="none" w:sz="0" w:space="0" w:color="auto"/>
        <w:bottom w:val="none" w:sz="0" w:space="0" w:color="auto"/>
        <w:right w:val="none" w:sz="0" w:space="0" w:color="auto"/>
      </w:divBdr>
    </w:div>
    <w:div w:id="306978786">
      <w:bodyDiv w:val="1"/>
      <w:marLeft w:val="0"/>
      <w:marRight w:val="0"/>
      <w:marTop w:val="0"/>
      <w:marBottom w:val="0"/>
      <w:divBdr>
        <w:top w:val="none" w:sz="0" w:space="0" w:color="auto"/>
        <w:left w:val="none" w:sz="0" w:space="0" w:color="auto"/>
        <w:bottom w:val="none" w:sz="0" w:space="0" w:color="auto"/>
        <w:right w:val="none" w:sz="0" w:space="0" w:color="auto"/>
      </w:divBdr>
    </w:div>
    <w:div w:id="378938275">
      <w:bodyDiv w:val="1"/>
      <w:marLeft w:val="0"/>
      <w:marRight w:val="0"/>
      <w:marTop w:val="0"/>
      <w:marBottom w:val="0"/>
      <w:divBdr>
        <w:top w:val="none" w:sz="0" w:space="0" w:color="auto"/>
        <w:left w:val="none" w:sz="0" w:space="0" w:color="auto"/>
        <w:bottom w:val="none" w:sz="0" w:space="0" w:color="auto"/>
        <w:right w:val="none" w:sz="0" w:space="0" w:color="auto"/>
      </w:divBdr>
    </w:div>
    <w:div w:id="412318816">
      <w:bodyDiv w:val="1"/>
      <w:marLeft w:val="0"/>
      <w:marRight w:val="0"/>
      <w:marTop w:val="0"/>
      <w:marBottom w:val="0"/>
      <w:divBdr>
        <w:top w:val="none" w:sz="0" w:space="0" w:color="auto"/>
        <w:left w:val="none" w:sz="0" w:space="0" w:color="auto"/>
        <w:bottom w:val="none" w:sz="0" w:space="0" w:color="auto"/>
        <w:right w:val="none" w:sz="0" w:space="0" w:color="auto"/>
      </w:divBdr>
    </w:div>
    <w:div w:id="619607675">
      <w:bodyDiv w:val="1"/>
      <w:marLeft w:val="0"/>
      <w:marRight w:val="0"/>
      <w:marTop w:val="0"/>
      <w:marBottom w:val="0"/>
      <w:divBdr>
        <w:top w:val="none" w:sz="0" w:space="0" w:color="auto"/>
        <w:left w:val="none" w:sz="0" w:space="0" w:color="auto"/>
        <w:bottom w:val="none" w:sz="0" w:space="0" w:color="auto"/>
        <w:right w:val="none" w:sz="0" w:space="0" w:color="auto"/>
      </w:divBdr>
    </w:div>
    <w:div w:id="724181571">
      <w:bodyDiv w:val="1"/>
      <w:marLeft w:val="0"/>
      <w:marRight w:val="0"/>
      <w:marTop w:val="0"/>
      <w:marBottom w:val="0"/>
      <w:divBdr>
        <w:top w:val="none" w:sz="0" w:space="0" w:color="auto"/>
        <w:left w:val="none" w:sz="0" w:space="0" w:color="auto"/>
        <w:bottom w:val="none" w:sz="0" w:space="0" w:color="auto"/>
        <w:right w:val="none" w:sz="0" w:space="0" w:color="auto"/>
      </w:divBdr>
    </w:div>
    <w:div w:id="788278284">
      <w:bodyDiv w:val="1"/>
      <w:marLeft w:val="0"/>
      <w:marRight w:val="0"/>
      <w:marTop w:val="0"/>
      <w:marBottom w:val="0"/>
      <w:divBdr>
        <w:top w:val="none" w:sz="0" w:space="0" w:color="auto"/>
        <w:left w:val="none" w:sz="0" w:space="0" w:color="auto"/>
        <w:bottom w:val="none" w:sz="0" w:space="0" w:color="auto"/>
        <w:right w:val="none" w:sz="0" w:space="0" w:color="auto"/>
      </w:divBdr>
    </w:div>
    <w:div w:id="833423468">
      <w:bodyDiv w:val="1"/>
      <w:marLeft w:val="0"/>
      <w:marRight w:val="0"/>
      <w:marTop w:val="0"/>
      <w:marBottom w:val="0"/>
      <w:divBdr>
        <w:top w:val="none" w:sz="0" w:space="0" w:color="auto"/>
        <w:left w:val="none" w:sz="0" w:space="0" w:color="auto"/>
        <w:bottom w:val="none" w:sz="0" w:space="0" w:color="auto"/>
        <w:right w:val="none" w:sz="0" w:space="0" w:color="auto"/>
      </w:divBdr>
    </w:div>
    <w:div w:id="868831785">
      <w:bodyDiv w:val="1"/>
      <w:marLeft w:val="0"/>
      <w:marRight w:val="0"/>
      <w:marTop w:val="0"/>
      <w:marBottom w:val="0"/>
      <w:divBdr>
        <w:top w:val="none" w:sz="0" w:space="0" w:color="auto"/>
        <w:left w:val="none" w:sz="0" w:space="0" w:color="auto"/>
        <w:bottom w:val="none" w:sz="0" w:space="0" w:color="auto"/>
        <w:right w:val="none" w:sz="0" w:space="0" w:color="auto"/>
      </w:divBdr>
    </w:div>
    <w:div w:id="881598958">
      <w:bodyDiv w:val="1"/>
      <w:marLeft w:val="0"/>
      <w:marRight w:val="0"/>
      <w:marTop w:val="0"/>
      <w:marBottom w:val="0"/>
      <w:divBdr>
        <w:top w:val="none" w:sz="0" w:space="0" w:color="auto"/>
        <w:left w:val="none" w:sz="0" w:space="0" w:color="auto"/>
        <w:bottom w:val="none" w:sz="0" w:space="0" w:color="auto"/>
        <w:right w:val="none" w:sz="0" w:space="0" w:color="auto"/>
      </w:divBdr>
    </w:div>
    <w:div w:id="991953198">
      <w:bodyDiv w:val="1"/>
      <w:marLeft w:val="0"/>
      <w:marRight w:val="0"/>
      <w:marTop w:val="0"/>
      <w:marBottom w:val="0"/>
      <w:divBdr>
        <w:top w:val="none" w:sz="0" w:space="0" w:color="auto"/>
        <w:left w:val="none" w:sz="0" w:space="0" w:color="auto"/>
        <w:bottom w:val="none" w:sz="0" w:space="0" w:color="auto"/>
        <w:right w:val="none" w:sz="0" w:space="0" w:color="auto"/>
      </w:divBdr>
    </w:div>
    <w:div w:id="1036079302">
      <w:bodyDiv w:val="1"/>
      <w:marLeft w:val="0"/>
      <w:marRight w:val="0"/>
      <w:marTop w:val="0"/>
      <w:marBottom w:val="0"/>
      <w:divBdr>
        <w:top w:val="none" w:sz="0" w:space="0" w:color="auto"/>
        <w:left w:val="none" w:sz="0" w:space="0" w:color="auto"/>
        <w:bottom w:val="none" w:sz="0" w:space="0" w:color="auto"/>
        <w:right w:val="none" w:sz="0" w:space="0" w:color="auto"/>
      </w:divBdr>
    </w:div>
    <w:div w:id="1040402303">
      <w:bodyDiv w:val="1"/>
      <w:marLeft w:val="0"/>
      <w:marRight w:val="0"/>
      <w:marTop w:val="0"/>
      <w:marBottom w:val="0"/>
      <w:divBdr>
        <w:top w:val="none" w:sz="0" w:space="0" w:color="auto"/>
        <w:left w:val="none" w:sz="0" w:space="0" w:color="auto"/>
        <w:bottom w:val="none" w:sz="0" w:space="0" w:color="auto"/>
        <w:right w:val="none" w:sz="0" w:space="0" w:color="auto"/>
      </w:divBdr>
    </w:div>
    <w:div w:id="1050498884">
      <w:bodyDiv w:val="1"/>
      <w:marLeft w:val="0"/>
      <w:marRight w:val="0"/>
      <w:marTop w:val="0"/>
      <w:marBottom w:val="0"/>
      <w:divBdr>
        <w:top w:val="none" w:sz="0" w:space="0" w:color="auto"/>
        <w:left w:val="none" w:sz="0" w:space="0" w:color="auto"/>
        <w:bottom w:val="none" w:sz="0" w:space="0" w:color="auto"/>
        <w:right w:val="none" w:sz="0" w:space="0" w:color="auto"/>
      </w:divBdr>
    </w:div>
    <w:div w:id="1073628606">
      <w:bodyDiv w:val="1"/>
      <w:marLeft w:val="0"/>
      <w:marRight w:val="0"/>
      <w:marTop w:val="0"/>
      <w:marBottom w:val="0"/>
      <w:divBdr>
        <w:top w:val="none" w:sz="0" w:space="0" w:color="auto"/>
        <w:left w:val="none" w:sz="0" w:space="0" w:color="auto"/>
        <w:bottom w:val="none" w:sz="0" w:space="0" w:color="auto"/>
        <w:right w:val="none" w:sz="0" w:space="0" w:color="auto"/>
      </w:divBdr>
    </w:div>
    <w:div w:id="1080058807">
      <w:bodyDiv w:val="1"/>
      <w:marLeft w:val="0"/>
      <w:marRight w:val="0"/>
      <w:marTop w:val="0"/>
      <w:marBottom w:val="0"/>
      <w:divBdr>
        <w:top w:val="none" w:sz="0" w:space="0" w:color="auto"/>
        <w:left w:val="none" w:sz="0" w:space="0" w:color="auto"/>
        <w:bottom w:val="none" w:sz="0" w:space="0" w:color="auto"/>
        <w:right w:val="none" w:sz="0" w:space="0" w:color="auto"/>
      </w:divBdr>
    </w:div>
    <w:div w:id="1086272361">
      <w:bodyDiv w:val="1"/>
      <w:marLeft w:val="0"/>
      <w:marRight w:val="0"/>
      <w:marTop w:val="0"/>
      <w:marBottom w:val="0"/>
      <w:divBdr>
        <w:top w:val="none" w:sz="0" w:space="0" w:color="auto"/>
        <w:left w:val="none" w:sz="0" w:space="0" w:color="auto"/>
        <w:bottom w:val="none" w:sz="0" w:space="0" w:color="auto"/>
        <w:right w:val="none" w:sz="0" w:space="0" w:color="auto"/>
      </w:divBdr>
    </w:div>
    <w:div w:id="1235046447">
      <w:bodyDiv w:val="1"/>
      <w:marLeft w:val="0"/>
      <w:marRight w:val="0"/>
      <w:marTop w:val="0"/>
      <w:marBottom w:val="0"/>
      <w:divBdr>
        <w:top w:val="none" w:sz="0" w:space="0" w:color="auto"/>
        <w:left w:val="none" w:sz="0" w:space="0" w:color="auto"/>
        <w:bottom w:val="none" w:sz="0" w:space="0" w:color="auto"/>
        <w:right w:val="none" w:sz="0" w:space="0" w:color="auto"/>
      </w:divBdr>
    </w:div>
    <w:div w:id="1276449079">
      <w:bodyDiv w:val="1"/>
      <w:marLeft w:val="0"/>
      <w:marRight w:val="0"/>
      <w:marTop w:val="0"/>
      <w:marBottom w:val="0"/>
      <w:divBdr>
        <w:top w:val="none" w:sz="0" w:space="0" w:color="auto"/>
        <w:left w:val="none" w:sz="0" w:space="0" w:color="auto"/>
        <w:bottom w:val="none" w:sz="0" w:space="0" w:color="auto"/>
        <w:right w:val="none" w:sz="0" w:space="0" w:color="auto"/>
      </w:divBdr>
    </w:div>
    <w:div w:id="1339234978">
      <w:bodyDiv w:val="1"/>
      <w:marLeft w:val="0"/>
      <w:marRight w:val="0"/>
      <w:marTop w:val="0"/>
      <w:marBottom w:val="0"/>
      <w:divBdr>
        <w:top w:val="none" w:sz="0" w:space="0" w:color="auto"/>
        <w:left w:val="none" w:sz="0" w:space="0" w:color="auto"/>
        <w:bottom w:val="none" w:sz="0" w:space="0" w:color="auto"/>
        <w:right w:val="none" w:sz="0" w:space="0" w:color="auto"/>
      </w:divBdr>
    </w:div>
    <w:div w:id="1435704685">
      <w:bodyDiv w:val="1"/>
      <w:marLeft w:val="0"/>
      <w:marRight w:val="0"/>
      <w:marTop w:val="0"/>
      <w:marBottom w:val="0"/>
      <w:divBdr>
        <w:top w:val="none" w:sz="0" w:space="0" w:color="auto"/>
        <w:left w:val="none" w:sz="0" w:space="0" w:color="auto"/>
        <w:bottom w:val="none" w:sz="0" w:space="0" w:color="auto"/>
        <w:right w:val="none" w:sz="0" w:space="0" w:color="auto"/>
      </w:divBdr>
    </w:div>
    <w:div w:id="1458836169">
      <w:bodyDiv w:val="1"/>
      <w:marLeft w:val="0"/>
      <w:marRight w:val="0"/>
      <w:marTop w:val="0"/>
      <w:marBottom w:val="0"/>
      <w:divBdr>
        <w:top w:val="none" w:sz="0" w:space="0" w:color="auto"/>
        <w:left w:val="none" w:sz="0" w:space="0" w:color="auto"/>
        <w:bottom w:val="none" w:sz="0" w:space="0" w:color="auto"/>
        <w:right w:val="none" w:sz="0" w:space="0" w:color="auto"/>
      </w:divBdr>
    </w:div>
    <w:div w:id="1522360394">
      <w:bodyDiv w:val="1"/>
      <w:marLeft w:val="0"/>
      <w:marRight w:val="0"/>
      <w:marTop w:val="0"/>
      <w:marBottom w:val="0"/>
      <w:divBdr>
        <w:top w:val="none" w:sz="0" w:space="0" w:color="auto"/>
        <w:left w:val="none" w:sz="0" w:space="0" w:color="auto"/>
        <w:bottom w:val="none" w:sz="0" w:space="0" w:color="auto"/>
        <w:right w:val="none" w:sz="0" w:space="0" w:color="auto"/>
      </w:divBdr>
    </w:div>
    <w:div w:id="1534539696">
      <w:bodyDiv w:val="1"/>
      <w:marLeft w:val="0"/>
      <w:marRight w:val="0"/>
      <w:marTop w:val="0"/>
      <w:marBottom w:val="0"/>
      <w:divBdr>
        <w:top w:val="none" w:sz="0" w:space="0" w:color="auto"/>
        <w:left w:val="none" w:sz="0" w:space="0" w:color="auto"/>
        <w:bottom w:val="none" w:sz="0" w:space="0" w:color="auto"/>
        <w:right w:val="none" w:sz="0" w:space="0" w:color="auto"/>
      </w:divBdr>
    </w:div>
    <w:div w:id="1572697437">
      <w:bodyDiv w:val="1"/>
      <w:marLeft w:val="0"/>
      <w:marRight w:val="0"/>
      <w:marTop w:val="0"/>
      <w:marBottom w:val="0"/>
      <w:divBdr>
        <w:top w:val="none" w:sz="0" w:space="0" w:color="auto"/>
        <w:left w:val="none" w:sz="0" w:space="0" w:color="auto"/>
        <w:bottom w:val="none" w:sz="0" w:space="0" w:color="auto"/>
        <w:right w:val="none" w:sz="0" w:space="0" w:color="auto"/>
      </w:divBdr>
    </w:div>
    <w:div w:id="1585264134">
      <w:bodyDiv w:val="1"/>
      <w:marLeft w:val="0"/>
      <w:marRight w:val="0"/>
      <w:marTop w:val="0"/>
      <w:marBottom w:val="0"/>
      <w:divBdr>
        <w:top w:val="none" w:sz="0" w:space="0" w:color="auto"/>
        <w:left w:val="none" w:sz="0" w:space="0" w:color="auto"/>
        <w:bottom w:val="none" w:sz="0" w:space="0" w:color="auto"/>
        <w:right w:val="none" w:sz="0" w:space="0" w:color="auto"/>
      </w:divBdr>
    </w:div>
    <w:div w:id="1612008950">
      <w:bodyDiv w:val="1"/>
      <w:marLeft w:val="0"/>
      <w:marRight w:val="0"/>
      <w:marTop w:val="0"/>
      <w:marBottom w:val="0"/>
      <w:divBdr>
        <w:top w:val="none" w:sz="0" w:space="0" w:color="auto"/>
        <w:left w:val="none" w:sz="0" w:space="0" w:color="auto"/>
        <w:bottom w:val="none" w:sz="0" w:space="0" w:color="auto"/>
        <w:right w:val="none" w:sz="0" w:space="0" w:color="auto"/>
      </w:divBdr>
    </w:div>
    <w:div w:id="1632907790">
      <w:bodyDiv w:val="1"/>
      <w:marLeft w:val="0"/>
      <w:marRight w:val="0"/>
      <w:marTop w:val="0"/>
      <w:marBottom w:val="0"/>
      <w:divBdr>
        <w:top w:val="none" w:sz="0" w:space="0" w:color="auto"/>
        <w:left w:val="none" w:sz="0" w:space="0" w:color="auto"/>
        <w:bottom w:val="none" w:sz="0" w:space="0" w:color="auto"/>
        <w:right w:val="none" w:sz="0" w:space="0" w:color="auto"/>
      </w:divBdr>
    </w:div>
    <w:div w:id="1642618514">
      <w:bodyDiv w:val="1"/>
      <w:marLeft w:val="0"/>
      <w:marRight w:val="0"/>
      <w:marTop w:val="0"/>
      <w:marBottom w:val="0"/>
      <w:divBdr>
        <w:top w:val="none" w:sz="0" w:space="0" w:color="auto"/>
        <w:left w:val="none" w:sz="0" w:space="0" w:color="auto"/>
        <w:bottom w:val="none" w:sz="0" w:space="0" w:color="auto"/>
        <w:right w:val="none" w:sz="0" w:space="0" w:color="auto"/>
      </w:divBdr>
    </w:div>
    <w:div w:id="1644114047">
      <w:bodyDiv w:val="1"/>
      <w:marLeft w:val="0"/>
      <w:marRight w:val="0"/>
      <w:marTop w:val="0"/>
      <w:marBottom w:val="0"/>
      <w:divBdr>
        <w:top w:val="none" w:sz="0" w:space="0" w:color="auto"/>
        <w:left w:val="none" w:sz="0" w:space="0" w:color="auto"/>
        <w:bottom w:val="none" w:sz="0" w:space="0" w:color="auto"/>
        <w:right w:val="none" w:sz="0" w:space="0" w:color="auto"/>
      </w:divBdr>
    </w:div>
    <w:div w:id="1650481137">
      <w:bodyDiv w:val="1"/>
      <w:marLeft w:val="0"/>
      <w:marRight w:val="0"/>
      <w:marTop w:val="0"/>
      <w:marBottom w:val="0"/>
      <w:divBdr>
        <w:top w:val="none" w:sz="0" w:space="0" w:color="auto"/>
        <w:left w:val="none" w:sz="0" w:space="0" w:color="auto"/>
        <w:bottom w:val="none" w:sz="0" w:space="0" w:color="auto"/>
        <w:right w:val="none" w:sz="0" w:space="0" w:color="auto"/>
      </w:divBdr>
    </w:div>
    <w:div w:id="1662393916">
      <w:bodyDiv w:val="1"/>
      <w:marLeft w:val="0"/>
      <w:marRight w:val="0"/>
      <w:marTop w:val="0"/>
      <w:marBottom w:val="0"/>
      <w:divBdr>
        <w:top w:val="none" w:sz="0" w:space="0" w:color="auto"/>
        <w:left w:val="none" w:sz="0" w:space="0" w:color="auto"/>
        <w:bottom w:val="none" w:sz="0" w:space="0" w:color="auto"/>
        <w:right w:val="none" w:sz="0" w:space="0" w:color="auto"/>
      </w:divBdr>
    </w:div>
    <w:div w:id="1672296998">
      <w:bodyDiv w:val="1"/>
      <w:marLeft w:val="0"/>
      <w:marRight w:val="0"/>
      <w:marTop w:val="0"/>
      <w:marBottom w:val="0"/>
      <w:divBdr>
        <w:top w:val="none" w:sz="0" w:space="0" w:color="auto"/>
        <w:left w:val="none" w:sz="0" w:space="0" w:color="auto"/>
        <w:bottom w:val="none" w:sz="0" w:space="0" w:color="auto"/>
        <w:right w:val="none" w:sz="0" w:space="0" w:color="auto"/>
      </w:divBdr>
    </w:div>
    <w:div w:id="1674989623">
      <w:bodyDiv w:val="1"/>
      <w:marLeft w:val="0"/>
      <w:marRight w:val="0"/>
      <w:marTop w:val="0"/>
      <w:marBottom w:val="0"/>
      <w:divBdr>
        <w:top w:val="none" w:sz="0" w:space="0" w:color="auto"/>
        <w:left w:val="none" w:sz="0" w:space="0" w:color="auto"/>
        <w:bottom w:val="none" w:sz="0" w:space="0" w:color="auto"/>
        <w:right w:val="none" w:sz="0" w:space="0" w:color="auto"/>
      </w:divBdr>
    </w:div>
    <w:div w:id="1691108740">
      <w:bodyDiv w:val="1"/>
      <w:marLeft w:val="0"/>
      <w:marRight w:val="0"/>
      <w:marTop w:val="0"/>
      <w:marBottom w:val="0"/>
      <w:divBdr>
        <w:top w:val="none" w:sz="0" w:space="0" w:color="auto"/>
        <w:left w:val="none" w:sz="0" w:space="0" w:color="auto"/>
        <w:bottom w:val="none" w:sz="0" w:space="0" w:color="auto"/>
        <w:right w:val="none" w:sz="0" w:space="0" w:color="auto"/>
      </w:divBdr>
    </w:div>
    <w:div w:id="1723794846">
      <w:bodyDiv w:val="1"/>
      <w:marLeft w:val="0"/>
      <w:marRight w:val="0"/>
      <w:marTop w:val="0"/>
      <w:marBottom w:val="0"/>
      <w:divBdr>
        <w:top w:val="none" w:sz="0" w:space="0" w:color="auto"/>
        <w:left w:val="none" w:sz="0" w:space="0" w:color="auto"/>
        <w:bottom w:val="none" w:sz="0" w:space="0" w:color="auto"/>
        <w:right w:val="none" w:sz="0" w:space="0" w:color="auto"/>
      </w:divBdr>
    </w:div>
    <w:div w:id="1769882504">
      <w:bodyDiv w:val="1"/>
      <w:marLeft w:val="0"/>
      <w:marRight w:val="0"/>
      <w:marTop w:val="0"/>
      <w:marBottom w:val="0"/>
      <w:divBdr>
        <w:top w:val="none" w:sz="0" w:space="0" w:color="auto"/>
        <w:left w:val="none" w:sz="0" w:space="0" w:color="auto"/>
        <w:bottom w:val="none" w:sz="0" w:space="0" w:color="auto"/>
        <w:right w:val="none" w:sz="0" w:space="0" w:color="auto"/>
      </w:divBdr>
    </w:div>
    <w:div w:id="1773744509">
      <w:bodyDiv w:val="1"/>
      <w:marLeft w:val="0"/>
      <w:marRight w:val="0"/>
      <w:marTop w:val="0"/>
      <w:marBottom w:val="0"/>
      <w:divBdr>
        <w:top w:val="none" w:sz="0" w:space="0" w:color="auto"/>
        <w:left w:val="none" w:sz="0" w:space="0" w:color="auto"/>
        <w:bottom w:val="none" w:sz="0" w:space="0" w:color="auto"/>
        <w:right w:val="none" w:sz="0" w:space="0" w:color="auto"/>
      </w:divBdr>
    </w:div>
    <w:div w:id="1791976620">
      <w:bodyDiv w:val="1"/>
      <w:marLeft w:val="0"/>
      <w:marRight w:val="0"/>
      <w:marTop w:val="0"/>
      <w:marBottom w:val="0"/>
      <w:divBdr>
        <w:top w:val="none" w:sz="0" w:space="0" w:color="auto"/>
        <w:left w:val="none" w:sz="0" w:space="0" w:color="auto"/>
        <w:bottom w:val="none" w:sz="0" w:space="0" w:color="auto"/>
        <w:right w:val="none" w:sz="0" w:space="0" w:color="auto"/>
      </w:divBdr>
    </w:div>
    <w:div w:id="1938243769">
      <w:bodyDiv w:val="1"/>
      <w:marLeft w:val="0"/>
      <w:marRight w:val="0"/>
      <w:marTop w:val="0"/>
      <w:marBottom w:val="0"/>
      <w:divBdr>
        <w:top w:val="none" w:sz="0" w:space="0" w:color="auto"/>
        <w:left w:val="none" w:sz="0" w:space="0" w:color="auto"/>
        <w:bottom w:val="none" w:sz="0" w:space="0" w:color="auto"/>
        <w:right w:val="none" w:sz="0" w:space="0" w:color="auto"/>
      </w:divBdr>
    </w:div>
    <w:div w:id="2062556725">
      <w:bodyDiv w:val="1"/>
      <w:marLeft w:val="0"/>
      <w:marRight w:val="0"/>
      <w:marTop w:val="0"/>
      <w:marBottom w:val="0"/>
      <w:divBdr>
        <w:top w:val="none" w:sz="0" w:space="0" w:color="auto"/>
        <w:left w:val="none" w:sz="0" w:space="0" w:color="auto"/>
        <w:bottom w:val="none" w:sz="0" w:space="0" w:color="auto"/>
        <w:right w:val="none" w:sz="0" w:space="0" w:color="auto"/>
      </w:divBdr>
    </w:div>
    <w:div w:id="2088383804">
      <w:bodyDiv w:val="1"/>
      <w:marLeft w:val="0"/>
      <w:marRight w:val="0"/>
      <w:marTop w:val="0"/>
      <w:marBottom w:val="0"/>
      <w:divBdr>
        <w:top w:val="none" w:sz="0" w:space="0" w:color="auto"/>
        <w:left w:val="none" w:sz="0" w:space="0" w:color="auto"/>
        <w:bottom w:val="none" w:sz="0" w:space="0" w:color="auto"/>
        <w:right w:val="none" w:sz="0" w:space="0" w:color="auto"/>
      </w:divBdr>
    </w:div>
    <w:div w:id="2141217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 = '1.0' encoding = 'UTF-8' standalone = 'yes'?>
<Relationships xmlns="http://schemas.openxmlformats.org/package/2006/relationships">
   <Relationship Id="rId1" Type="http://schemas.openxmlformats.org/officeDocument/2006/relationships/customXml" Target="../customXml/item1.xml"/>
   <Relationship Id="rId10" Type="http://schemas.openxmlformats.org/officeDocument/2006/relationships/theme" Target="theme/theme1.xml"/>
   <Relationship Id="rId2" Type="http://schemas.openxmlformats.org/officeDocument/2006/relationships/numbering" Target="numbering.xml"/>
   <Relationship Id="rId3" Type="http://schemas.openxmlformats.org/officeDocument/2006/relationships/styles" Target="styles.xml"/>
   <Relationship Id="rId4" Type="http://schemas.openxmlformats.org/officeDocument/2006/relationships/settings" Target="settings.xml"/>
   <Relationship Id="rId5" Type="http://schemas.openxmlformats.org/officeDocument/2006/relationships/webSettings" Target="webSettings.xml"/>
   <Relationship Id="rId6" Type="http://schemas.openxmlformats.org/officeDocument/2006/relationships/footnotes" Target="footnotes.xml"/>
   <Relationship Id="rId7" Type="http://schemas.openxmlformats.org/officeDocument/2006/relationships/endnotes" Target="endnotes.xml"/>
   <Relationship Id="rId8" Type="http://schemas.openxmlformats.org/officeDocument/2006/relationships/footer" Target="footer1.xml"/>
   <Relationship Id="rId9" Type="http://schemas.openxmlformats.org/officeDocument/2006/relationships/fontTable" Target="fontTable.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 = '1.0' encoding = 'UTF-8' standalone = 'yes'?>
<Relationships xmlns="http://schemas.openxmlformats.org/package/2006/relationships">
   <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793921-2592-410D-82B5-CD82DB1ED3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
  <TotalTime>0</TotalTime>
  <Pages>4</Pages>
  <Words>2948</Words>
  <Characters>16804</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13</CharactersWithSpaces>
  <SharedDoc>false</SharedDoc>
  <HyperlinksChanged>false</HyperlinksChanged>
  <AppVersion>16.0000</AppVersion>
  <Manager/>
  <HyperlinkBase/>
</Properties>
</file>

<file path=docProps/core.xml><?xml version="1.0" encoding="utf-8"?>
<cp:coreProperties xmlns:cp="http://schemas.openxmlformats.org/package/2006/metadata/core-properties" xmlns:dc="http://purl.org/dc/elements/1.1/" xmlns:dcterms="http://purl.org/dc/terms/" xmlns:xsi="http://www.w3.org/2001/XMLSchema-instance">
  <cp:lastPrinted>2016-09-26T16:48:00Z</cp:lastPrinted>
</cp:coreProperties>
</file>

<file path=docProps/custom.xml><?xml version="1.0" encoding="utf-8"?>
<Properties xmlns="http://schemas.openxmlformats.org/officeDocument/2006/custom-properties" xmlns:vt="http://schemas.openxmlformats.org/officeDocument/2006/docPropsVTypes"/>
</file>